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DEEF2B" w14:textId="637B7075" w:rsidR="007F65E8" w:rsidRDefault="007F65E8">
      <w:r>
        <w:fldChar w:fldCharType="begin"/>
      </w:r>
      <w:r>
        <w:instrText xml:space="preserve"> ADDIN EN.CITE &lt;EndNote&gt;&lt;Cite&gt;&lt;Author&gt;Saunders&lt;/Author&gt;&lt;Year&gt;2022&lt;/Year&gt;&lt;RecNum&gt;1&lt;/RecNum&gt;&lt;DisplayText&gt;(Saunders &amp;amp; Yudin, 2022)&lt;/DisplayText&gt;&lt;record&gt;&lt;rec-number&gt;1&lt;/rec-number&gt;&lt;foreign-keys&gt;&lt;key app="EN" db-id="zwvzawvvnfx9vyevdw659prh90ed5z0vsdp9" timestamp="1711762031"&gt;1&lt;/key&gt;&lt;/foreign-keys&gt;&lt;ref-type name="Journal Article"&gt;17&lt;/ref-type&gt;&lt;contributors&gt;&lt;authors&gt;&lt;author&gt;Saunders, George J.&lt;/author&gt;&lt;author&gt;Yudin, Andrei K.&lt;/author&gt;&lt;/authors&gt;&lt;/contributors&gt;&lt;titles&gt;&lt;title&gt;Property-Driven Development of Passively Permeable Macrocyclic Scaffolds Using Heterocycles**&lt;/title&gt;&lt;secondary-title&gt;Angewandte Chemie International Edition&lt;/secondary-title&gt;&lt;/titles&gt;&lt;periodical&gt;&lt;full-title&gt;Angewandte Chemie International Edition&lt;/full-title&gt;&lt;/periodical&gt;&lt;pages&gt;e202206866&lt;/pages&gt;&lt;volume&gt;61&lt;/volume&gt;&lt;number&gt;33&lt;/number&gt;&lt;dates&gt;&lt;year&gt;2022&lt;/year&gt;&lt;/dates&gt;&lt;isbn&gt;1433-7851&lt;/isbn&gt;&lt;urls&gt;&lt;related-urls&gt;&lt;url&gt;https://onlinelibrary.wiley.com/doi/abs/10.1002/anie.202206866&lt;/url&gt;&lt;/related-urls&gt;&lt;/urls&gt;&lt;electronic-resource-num&gt;https://doi.org/10.1002/anie.202206866&lt;/electronic-resource-num&gt;&lt;/record&gt;&lt;/Cite&gt;&lt;/EndNote&gt;</w:instrText>
      </w:r>
      <w:r>
        <w:fldChar w:fldCharType="separate"/>
      </w:r>
      <w:r>
        <w:rPr>
          <w:noProof/>
        </w:rPr>
        <w:t>(Saunders &amp; Yudin, 2022)</w:t>
      </w:r>
      <w:r>
        <w:fldChar w:fldCharType="end"/>
      </w:r>
    </w:p>
    <w:p w14:paraId="34F46518" w14:textId="6C068A0A" w:rsidR="007F65E8" w:rsidRDefault="007F65E8">
      <w:r>
        <w:fldChar w:fldCharType="begin">
          <w:fldData xml:space="preserve">PEVuZE5vdGU+PENpdGU+PEF1dGhvcj5MJmFwb3M7RXhhY3Q8L0F1dGhvcj48WWVhcj4yMDIzPC9Z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JmFwb3M7RXhhY3Q8L0F1dGhvcj48WWVhcj4yMDIzPC9Z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L'Exact et al., 2023)</w:t>
      </w:r>
      <w:r>
        <w:fldChar w:fldCharType="end"/>
      </w:r>
    </w:p>
    <w:p w14:paraId="7DAC9F86" w14:textId="6DE34900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MYW1wYTwvQXV0aG9yPjxZZWFyPjIwMTQ8L1llYXI+PFJl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MYW1wYTwvQXV0aG9yPjxZZWFyPjIwMTQ8L1llYXI+PFJl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Lampa et al., 2014)</w:t>
      </w:r>
      <w:r>
        <w:fldChar w:fldCharType="end"/>
      </w:r>
    </w:p>
    <w:p w14:paraId="286F42F5" w14:textId="48D04BB9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ZYW1hZ3VjaGktU2FzYWtpPC9BdXRob3I+PFllYXI+MjAy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ZYW1hZ3VjaGktU2FzYWtpPC9BdXRob3I+PFllYXI+MjAy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Yamaguchi-Sasaki et al., 2020)</w:t>
      </w:r>
      <w:r>
        <w:fldChar w:fldCharType="end"/>
      </w:r>
    </w:p>
    <w:p w14:paraId="01379E95" w14:textId="1ECFE985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MaW5kc2xleTwvQXV0aG9yPjxZZWFyPjIwMDc8L1llYXI+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MaW5kc2xleTwvQXV0aG9yPjxZZWFyPjIwMDc8L1llYXI+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Lindsley et al., 2007)</w:t>
      </w:r>
      <w:r>
        <w:fldChar w:fldCharType="end"/>
      </w:r>
    </w:p>
    <w:p w14:paraId="4E4266D5" w14:textId="73AD5B23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Nb29yZTwvQXV0aG9yPjxZZWFyPjIwMDc8L1llYXI+PFJl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Nb29yZTwvQXV0aG9yPjxZZWFyPjIwMDc8L1llYXI+PFJl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Moore et al., 2007)</w:t>
      </w:r>
      <w:r>
        <w:fldChar w:fldCharType="end"/>
      </w:r>
    </w:p>
    <w:p w14:paraId="4434C6EE" w14:textId="56BEF953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SYWJvaXNzb248L0F1dGhvcj48WWVhcj4yMDA4PC9ZZWFy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SYWJvaXNzb248L0F1dGhvcj48WWVhcj4yMDA4PC9ZZWFy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Raboisson, de Kock, et al., 2008)</w:t>
      </w:r>
      <w:r>
        <w:fldChar w:fldCharType="end"/>
      </w:r>
    </w:p>
    <w:p w14:paraId="33CE3C13" w14:textId="6A4DB251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SYWJvaXNzb248L0F1dGhvcj48WWVhcj4yMDA4PC9ZZWFy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SYWJvaXNzb248L0F1dGhvcj48WWVhcj4yMDA4PC9ZZWFy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Raboisson, Lin, et al., 2008)</w:t>
      </w:r>
      <w:r>
        <w:fldChar w:fldCharType="end"/>
      </w:r>
    </w:p>
    <w:p w14:paraId="2B37BF2D" w14:textId="29BC7B1B" w:rsidR="007F65E8" w:rsidRPr="00AB73E4" w:rsidRDefault="007F65E8">
      <w:pPr>
        <w:rPr>
          <w:lang w:val="sv-SE"/>
        </w:rPr>
      </w:pPr>
      <w:r>
        <w:fldChar w:fldCharType="begin">
          <w:fldData xml:space="preserve">PEVuZE5vdGU+PENpdGU+PEF1dGhvcj5WZW5kZXZpbGxlPC9BdXRob3I+PFllYXI+MjAwODwvWWVh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WZW5kZXZpbGxlPC9BdXRob3I+PFllYXI+MjAwODwvWWVh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Vendeville et al., 2008)</w:t>
      </w:r>
      <w:r>
        <w:fldChar w:fldCharType="end"/>
      </w:r>
    </w:p>
    <w:p w14:paraId="4B84D83C" w14:textId="02986C7B" w:rsidR="002A66CD" w:rsidRPr="00AB73E4" w:rsidRDefault="002A66CD">
      <w:pPr>
        <w:rPr>
          <w:lang w:val="sv-SE"/>
        </w:rPr>
      </w:pPr>
      <w:r>
        <w:fldChar w:fldCharType="begin">
          <w:fldData xml:space="preserve">PEVuZE5vdGU+PENpdGU+PEF1dGhvcj5NYWNoYXVlcjwvQXV0aG9yPjxZZWFyPjIwMDk8L1llYXI+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=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NYWNoYXVlcjwvQXV0aG9yPjxZZWFyPjIwMDk8L1llYXI+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=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Machauer et al., 2009)</w:t>
      </w:r>
      <w:r>
        <w:fldChar w:fldCharType="end"/>
      </w:r>
    </w:p>
    <w:bookmarkStart w:id="0" w:name="OLE_LINK1"/>
    <w:p w14:paraId="4B11ABBB" w14:textId="12A5859E" w:rsidR="002A66CD" w:rsidRPr="00AB73E4" w:rsidRDefault="002A66CD">
      <w:pPr>
        <w:rPr>
          <w:lang w:val="sv-SE"/>
        </w:rPr>
      </w:pPr>
      <w:r>
        <w:fldChar w:fldCharType="begin">
          <w:fldData xml:space="preserve">PEVuZE5vdGU+PENpdGU+PEF1dGhvcj5MZXJjaG5lcjwvQXV0aG9yPjxZZWFyPjIwMTA8L1llYXI+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=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MZXJjaG5lcjwvQXV0aG9yPjxZZWFyPjIwMTA8L1llYXI+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=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Lerchner et al., 2010)</w:t>
      </w:r>
      <w:r>
        <w:fldChar w:fldCharType="end"/>
      </w:r>
    </w:p>
    <w:p w14:paraId="0E618F8A" w14:textId="5295E6C7" w:rsidR="002A66CD" w:rsidRPr="00AB73E4" w:rsidRDefault="002A66CD">
      <w:pPr>
        <w:rPr>
          <w:lang w:val="sv-SE"/>
        </w:rPr>
      </w:pPr>
      <w:r>
        <w:fldChar w:fldCharType="begin">
          <w:fldData xml:space="preserve">PEVuZE5vdGU+PENpdGU+PEF1dGhvcj5OaWxzc29uPC9BdXRob3I+PFllYXI+MjAxMDwvWWVhcj48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OaWxzc29uPC9BdXRob3I+PFllYXI+MjAxMDwvWWVhcj48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Nilsson et al., 2010)</w:t>
      </w:r>
      <w:r>
        <w:fldChar w:fldCharType="end"/>
      </w:r>
    </w:p>
    <w:bookmarkEnd w:id="0"/>
    <w:p w14:paraId="11E5E737" w14:textId="13C71AA4" w:rsidR="002A66CD" w:rsidRPr="00AB73E4" w:rsidRDefault="002A66CD" w:rsidP="002A66CD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B73E4">
        <w:rPr>
          <w:lang w:val="sv-SE"/>
        </w:rPr>
        <w:instrText xml:space="preserve"> ADDIN EN.CITE &lt;EndNote&gt;&lt;Cite&gt;&lt;Author&gt;Sund&lt;/Author&gt;&lt;Year&gt;2011&lt;/Year&gt;&lt;RecNum&gt;13&lt;/RecNum&gt;&lt;DisplayText&gt;(Sund et al., 2011)&lt;/DisplayText&gt;&lt;record&gt;&lt;rec-number&gt;13&lt;/rec-number&gt;&lt;foreign-keys&gt;&lt;key app="EN" db-id="zwvzawvvnfx9vyevdw659prh90ed5z0vsdp9" timestamp="1711762935"&gt;13&lt;/key&gt;&lt;/foreign-keys&gt;&lt;ref-type name="Journal Article"&gt;17&lt;/ref-type&gt;&lt;contributors&gt;&lt;authors&gt;&lt;author&gt;Sund, C.&lt;/author&gt;&lt;author&gt;Belda, O.&lt;/author&gt;&lt;author&gt;Wiktelius, D.&lt;/author&gt;&lt;author&gt;Sahlberg, C.&lt;/author&gt;&lt;author&gt;Vrang, L.&lt;/author&gt;&lt;author&gt;Sedig, S.&lt;/author&gt;&lt;author&gt;Hamelink, E.&lt;/author&gt;&lt;author&gt;Henderson, I.&lt;/author&gt;&lt;author&gt;Agback, T.&lt;/author&gt;&lt;author&gt;Jansson, K.&lt;/author&gt;&lt;author&gt;Borkakoti, N.&lt;/author&gt;&lt;author&gt;Derbyshire, D.&lt;/author&gt;&lt;author&gt;Eneroth, A.&lt;/author&gt;&lt;author&gt;Samuelsson, B.&lt;/author&gt;&lt;/authors&gt;&lt;/contributors&gt;&lt;auth-address&gt;Medivir AB, PO Box 1086, SE-14122 Huddinge, Sweden. christian.sund@medivir.se&lt;/auth-address&gt;&lt;titles&gt;&lt;title&gt;Design and synthesis of potent macrocyclic renin inhibitors&lt;/title&gt;&lt;secondary-title&gt;Bioorg Med Chem Lett&lt;/secondary-title&gt;&lt;/titles&gt;&lt;periodical&gt;&lt;full-title&gt;Bioorg Med Chem Lett&lt;/full-title&gt;&lt;/periodical&gt;&lt;pages&gt;358-62&lt;/pages&gt;&lt;volume&gt;21&lt;/volume&gt;&lt;number&gt;1&lt;/number&gt;&lt;edition&gt;2010/11/30&lt;/edition&gt;&lt;keywords&gt;&lt;keyword&gt;Aspartic Acid Endopeptidases/antagonists &amp;amp; inhibitors/metabolism&lt;/keyword&gt;&lt;keyword&gt;Binding Sites&lt;/keyword&gt;&lt;keyword&gt;Cathepsin D/antagonists &amp;amp; inhibitors/metabolism&lt;/keyword&gt;&lt;keyword&gt;Crystallography, X-Ray&lt;/keyword&gt;&lt;keyword&gt;Drug Design&lt;/keyword&gt;&lt;keyword&gt;Humans&lt;/keyword&gt;&lt;keyword&gt;Macrocyclic Compounds/chemical synthesis/*chemistry/pharmacology&lt;/keyword&gt;&lt;keyword&gt;Protease Inhibitors/*chemical synthesis/chemistry/pharmacology&lt;/keyword&gt;&lt;keyword&gt;Renin/*antagonists &amp;amp; inhibitors/metabolism&lt;/keyword&gt;&lt;/keywords&gt;&lt;dates&gt;&lt;year&gt;2011&lt;/year&gt;&lt;pub-dates&gt;&lt;date&gt;Jan 1&lt;/date&gt;&lt;/pub-dates&gt;&lt;/dates&gt;&lt;isbn&gt;0960-894x&lt;/isbn&gt;&lt;accession-num&gt;21112780&lt;/accession-num&gt;&lt;urls&gt;&lt;/urls&gt;&lt;electronic-resource-num&gt;10.1016/j.bmcl.2010.10.14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 w:rsidRPr="00AB73E4">
        <w:rPr>
          <w:noProof/>
          <w:lang w:val="sv-SE"/>
        </w:rPr>
        <w:t>(Sund et al., 2011)</w:t>
      </w:r>
      <w:r>
        <w:fldChar w:fldCharType="end"/>
      </w:r>
    </w:p>
    <w:p w14:paraId="0D4D96DD" w14:textId="3F2EA664" w:rsidR="002A66CD" w:rsidRPr="00AB73E4" w:rsidRDefault="002A66CD" w:rsidP="002A66CD">
      <w:pPr>
        <w:pStyle w:val="EndNoteBibliography"/>
        <w:ind w:left="720" w:hanging="720"/>
        <w:rPr>
          <w:lang w:val="sv-SE"/>
        </w:rPr>
      </w:pPr>
      <w:r>
        <w:fldChar w:fldCharType="begin">
          <w:fldData xml:space="preserve">PEVuZE5vdGU+PENpdGU+PEF1dGhvcj5EdWFuPC9BdXRob3I+PFllYXI+MjAxMjwvWWVhcj48UmVj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EdWFuPC9BdXRob3I+PFllYXI+MjAxMjwvWWVhcj48UmVj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Duan et al., 2012)</w:t>
      </w:r>
      <w:r>
        <w:fldChar w:fldCharType="end"/>
      </w:r>
    </w:p>
    <w:bookmarkStart w:id="1" w:name="OLE_LINK2"/>
    <w:p w14:paraId="6A8FCE8A" w14:textId="2C96BC78" w:rsidR="002A66CD" w:rsidRPr="00A05D7E" w:rsidRDefault="002A66CD" w:rsidP="002A66CD">
      <w:pPr>
        <w:pStyle w:val="EndNoteBibliography"/>
        <w:ind w:left="720" w:hanging="720"/>
        <w:rPr>
          <w:lang w:val="sv-SE"/>
        </w:rPr>
      </w:pPr>
      <w:r>
        <w:fldChar w:fldCharType="begin">
          <w:fldData xml:space="preserve">PEVuZE5vdGU+PENpdGU+PEF1dGhvcj5NY0dvd2FuPC9BdXRob3I+PFllYXI+MjAxMjwvWWVhcj48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</w:fldData>
        </w:fldChar>
      </w:r>
      <w:r w:rsidRPr="00AB73E4">
        <w:rPr>
          <w:lang w:val="sv-SE"/>
        </w:rPr>
        <w:instrText xml:space="preserve"> ADDIN EN.CITE </w:instrText>
      </w:r>
      <w:r>
        <w:fldChar w:fldCharType="begin">
          <w:fldData xml:space="preserve">PEVuZE5vdGU+PENpdGU+PEF1dGhvcj5NY0dvd2FuPC9BdXRob3I+PFllYXI+MjAxMjwvWWVhcj48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</w:fldData>
        </w:fldChar>
      </w:r>
      <w:r w:rsidRPr="00AB73E4">
        <w:rPr>
          <w:lang w:val="sv-SE"/>
        </w:rPr>
        <w:instrText xml:space="preserve"> ADDIN EN.CITE.DATA </w:instrText>
      </w:r>
      <w:r>
        <w:fldChar w:fldCharType="end"/>
      </w:r>
      <w:r>
        <w:fldChar w:fldCharType="separate"/>
      </w:r>
      <w:r w:rsidRPr="00AB73E4">
        <w:rPr>
          <w:noProof/>
          <w:lang w:val="sv-SE"/>
        </w:rPr>
        <w:t>(McGowan et al., 2012)</w:t>
      </w:r>
      <w:r>
        <w:fldChar w:fldCharType="end"/>
      </w:r>
    </w:p>
    <w:p w14:paraId="02A4885E" w14:textId="7B386644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Maccari&lt;/Author&gt;&lt;Year&gt;2014&lt;/Year&gt;&lt;RecNum&gt;72&lt;/RecNum&gt;&lt;DisplayText&gt;(Maccari et al., 2014)&lt;/DisplayText&gt;&lt;record&gt;&lt;rec-number&gt;72&lt;/rec-number&gt;&lt;foreign-keys&gt;&lt;key app="EN" db-id="zzsae0zx2ddsaueaa0f590xadxwr9wf55rd9" timestamp="1712035545"&gt;72&lt;/key&gt;&lt;/foreign-keys&gt;&lt;ref-type name="Journal Article"&gt;17&lt;/ref-type&gt;&lt;contributors&gt;&lt;authors&gt;&lt;author&gt;Maccari, Giorgio&lt;/author&gt;&lt;author&gt;Sanfilippo, Stefania&lt;/author&gt;&lt;author&gt;De Luca, Filomena&lt;/author&gt;&lt;author&gt;Deodato, Davide&lt;/author&gt;&lt;author&gt;Casian, Alexandru&lt;/author&gt;&lt;author&gt;Lang, Maria Chiara Dasso&lt;/author&gt;&lt;author&gt;Zamperini, Claudio&lt;/author&gt;&lt;author&gt;Dreassi, Elena&lt;/author&gt;&lt;author&gt;Rossolini, Gian Maria&lt;/author&gt;&lt;author&gt;Docquier, Jean-Denis&lt;/author&gt;&lt;/authors&gt;&lt;/contributors&gt;&lt;titles&gt;&lt;title&gt;Synthesis of linear and cyclic guazatine derivatives endowed with antibacterial activity&lt;/title&gt;&lt;secondary-title&gt;Bioorganic &amp;amp; Medicinal Chemistry Letters&lt;/secondary-title&gt;&lt;/titles&gt;&lt;periodical&gt;&lt;full-title&gt;Bioorganic &amp;amp; Medicinal Chemistry Letters&lt;/full-title&gt;&lt;/periodical&gt;&lt;pages&gt;5525-5529&lt;/pages&gt;&lt;volume&gt;24&lt;/volume&gt;&lt;number&gt;23&lt;/number&gt;&lt;dates&gt;&lt;year&gt;2014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Maccari et al., 2014)</w:t>
      </w:r>
      <w:r>
        <w:rPr>
          <w:lang w:val="sv-SE"/>
        </w:rPr>
        <w:fldChar w:fldCharType="end"/>
      </w:r>
    </w:p>
    <w:p w14:paraId="35BA389A" w14:textId="5DC0ED84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Parsy&lt;/Author&gt;&lt;Year&gt;2015&lt;/Year&gt;&lt;RecNum&gt;73&lt;/RecNum&gt;&lt;DisplayText&gt;(Parsy et al., 2015)&lt;/DisplayText&gt;&lt;record&gt;&lt;rec-number&gt;73&lt;/rec-number&gt;&lt;foreign-keys&gt;&lt;key app="EN" db-id="zzsae0zx2ddsaueaa0f590xadxwr9wf55rd9" timestamp="1712035596"&gt;73&lt;/key&gt;&lt;/foreign-keys&gt;&lt;ref-type name="Journal Article"&gt;17&lt;/ref-type&gt;&lt;contributors&gt;&lt;authors&gt;&lt;author&gt;Parsy, Christophe C&lt;/author&gt;&lt;author&gt;Alexandre, François-René&lt;/author&gt;&lt;author&gt;Bidau, Valérie&lt;/author&gt;&lt;author&gt;Bonnaterre, Florence&lt;/author&gt;&lt;author&gt;Brandt, Guillaume&lt;/author&gt;&lt;author&gt;Caillet, Catherine&lt;/author&gt;&lt;author&gt;Cappelle, Sylvie&lt;/author&gt;&lt;author&gt;Chaves, Dominique&lt;/author&gt;&lt;author&gt;Convard, Thierry&lt;/author&gt;&lt;author&gt;Derock, Michel&lt;/author&gt;&lt;/authors&gt;&lt;/contributors&gt;&lt;titles&gt;&lt;title&gt;Discovery and structural diversity of the hepatitis C virus NS3/4A serine protease inhibitor series leading to clinical candidate IDX320&lt;/title&gt;&lt;secondary-title&gt;Bioorganic &amp;amp; Medicinal Chemistry Letters&lt;/secondary-title&gt;&lt;/titles&gt;&lt;periodical&gt;&lt;full-title&gt;Bioorganic &amp;amp; Medicinal Chemistry Letters&lt;/full-title&gt;&lt;/periodical&gt;&lt;pages&gt;5427-5436&lt;/pages&gt;&lt;volume&gt;25&lt;/volume&gt;&lt;number&gt;22&lt;/number&gt;&lt;dates&gt;&lt;year&gt;2015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Parsy et al., 2015)</w:t>
      </w:r>
      <w:r>
        <w:rPr>
          <w:lang w:val="sv-SE"/>
        </w:rPr>
        <w:fldChar w:fldCharType="end"/>
      </w:r>
    </w:p>
    <w:p w14:paraId="33CE3570" w14:textId="4869FB48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Boy&lt;/Author&gt;&lt;Year&gt;2015&lt;/Year&gt;&lt;RecNum&gt;74&lt;/RecNum&gt;&lt;DisplayText&gt;(Boy et al., 2015)&lt;/DisplayText&gt;&lt;record&gt;&lt;rec-number&gt;74&lt;/rec-number&gt;&lt;foreign-keys&gt;&lt;key app="EN" db-id="zzsae0zx2ddsaueaa0f590xadxwr9wf55rd9" timestamp="1712035647"&gt;74&lt;/key&gt;&lt;/foreign-keys&gt;&lt;ref-type name="Journal Article"&gt;17&lt;/ref-type&gt;&lt;contributors&gt;&lt;authors&gt;&lt;author&gt;Boy, Kenneth M&lt;/author&gt;&lt;author&gt;Guernon, Jason M&lt;/author&gt;&lt;author&gt;Wu, Yong-Jin&lt;/author&gt;&lt;author&gt;Zhang, Yunhui&lt;/author&gt;&lt;author&gt;Shi, Joe&lt;/author&gt;&lt;author&gt;Zhai, Weixu&lt;/author&gt;&lt;author&gt;Zhu, Shirong&lt;/author&gt;&lt;author&gt;Gerritz, Samuel W&lt;/author&gt;&lt;author&gt;Toyn, Jeremy H&lt;/author&gt;&lt;author&gt;Meredith, Jere E&lt;/author&gt;&lt;/authors&gt;&lt;/contributors&gt;&lt;titles&gt;&lt;title&gt;Macrocyclic prolinyl acyl guanidines as inhibitors of β-secretase (BACE)&lt;/title&gt;&lt;secondary-title&gt;Bioorganic &amp;amp; Medicinal Chemistry Letters&lt;/secondary-title&gt;&lt;/titles&gt;&lt;periodical&gt;&lt;full-title&gt;Bioorganic &amp;amp; Medicinal Chemistry Letters&lt;/full-title&gt;&lt;/periodical&gt;&lt;pages&gt;5040-5047&lt;/pages&gt;&lt;volume&gt;25&lt;/volume&gt;&lt;number&gt;22&lt;/number&gt;&lt;dates&gt;&lt;year&gt;2015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Boy et al., 2015)</w:t>
      </w:r>
      <w:r>
        <w:rPr>
          <w:lang w:val="sv-SE"/>
        </w:rPr>
        <w:fldChar w:fldCharType="end"/>
      </w:r>
    </w:p>
    <w:p w14:paraId="34A8B52D" w14:textId="5780403D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Ladziata&lt;/Author&gt;&lt;Year&gt;2016&lt;/Year&gt;&lt;RecNum&gt;75&lt;/RecNum&gt;&lt;DisplayText&gt;(Ladziata et al., 2016)&lt;/DisplayText&gt;&lt;record&gt;&lt;rec-number&gt;75&lt;/rec-number&gt;&lt;foreign-keys&gt;&lt;key app="EN" db-id="zzsae0zx2ddsaueaa0f590xadxwr9wf55rd9" timestamp="1712035685"&gt;75&lt;/key&gt;&lt;/foreign-keys&gt;&lt;ref-type name="Journal Article"&gt;17&lt;/ref-type&gt;&lt;contributors&gt;&lt;authors&gt;&lt;author&gt;Ladziata, Vladimir Uladzimir&lt;/author&gt;&lt;author&gt;Glunz, Peter W&lt;/author&gt;&lt;author&gt;Zou, Yan&lt;/author&gt;&lt;author&gt;Zhang, Xiaojun&lt;/author&gt;&lt;author&gt;Jiang,</w:instrText>
      </w:r>
      <w:r>
        <w:rPr>
          <w:rFonts w:hint="eastAsia"/>
          <w:lang w:val="sv-SE"/>
        </w:rPr>
        <w:instrText xml:space="preserve"> Wen&lt;/author&gt;&lt;author&gt;Jacutin-Porte, Swanee&lt;/author&gt;&lt;author&gt;Cheney, Daniel L&lt;/author&gt;&lt;author&gt;Wei, Anzhi&lt;/author&gt;&lt;author&gt;Luettgen, Joseph M&lt;/author&gt;&lt;author&gt;Harper, Timothy M&lt;/author&gt;&lt;/authors&gt;&lt;/contributors&gt;&lt;titles&gt;&lt;title&gt;Synthesis and P1</w:instrText>
      </w:r>
      <w:r>
        <w:rPr>
          <w:rFonts w:hint="eastAsia"/>
          <w:lang w:val="sv-SE"/>
        </w:rPr>
        <w:instrText>′</w:instrText>
      </w:r>
      <w:r>
        <w:rPr>
          <w:rFonts w:hint="eastAsia"/>
          <w:lang w:val="sv-SE"/>
        </w:rPr>
        <w:instrText xml:space="preserve"> SAR exploration o</w:instrText>
      </w:r>
      <w:r>
        <w:rPr>
          <w:lang w:val="sv-SE"/>
        </w:rPr>
        <w:instrText>f potent macrocyclic tissue factor-factor VIIa inhibitors&lt;/title&gt;&lt;secondary-title&gt;Bioorganic &amp;amp; Medicinal Chemistry Letters&lt;/secondary-title&gt;&lt;/titles&gt;&lt;periodical&gt;&lt;full-title&gt;Bioorganic &amp;amp; Medicinal Chemistry Letters&lt;/full-title&gt;&lt;/periodical&gt;&lt;pages&gt;5051-5057&lt;/pages&gt;&lt;volume&gt;26&lt;/volume&gt;&lt;number&gt;20&lt;/number&gt;&lt;dates&gt;&lt;year&gt;2016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Ladziata et al., 2016)</w:t>
      </w:r>
      <w:r>
        <w:rPr>
          <w:lang w:val="sv-SE"/>
        </w:rPr>
        <w:fldChar w:fldCharType="end"/>
      </w:r>
    </w:p>
    <w:p w14:paraId="363BCE2A" w14:textId="73167C64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Granger&lt;/Author&gt;&lt;Year&gt;2016&lt;/Year&gt;&lt;RecNum&gt;76&lt;/RecNum&gt;&lt;DisplayText&gt;(Granger &amp;amp; Brown, 2016)&lt;/DisplayText&gt;&lt;record&gt;&lt;rec-number&gt;76&lt;/rec-number&gt;&lt;foreign-keys&gt;&lt;key app="EN" db-id="zzsae0zx2ddsaueaa0f590xadxwr9wf55rd9" timestamp="1712035761"&gt;76&lt;/key&gt;&lt;/foreign-keys&gt;&lt;ref-type name="Journal Article"&gt;17&lt;/ref-type&gt;&lt;contributors&gt;&lt;authors&gt;&lt;author&gt;Granger, Brett A&lt;/author&gt;&lt;author&gt;Brown, Dean G&lt;/author&gt;&lt;/authors&gt;&lt;/contributors&gt;&lt;titles&gt;&lt;title&gt;Design and synthesis of peptide-based macrocyclic cyclophilin inhibitors&lt;/title&gt;&lt;secondary-title&gt;Bioorganic &amp;amp; Medicinal Chemistry Letters&lt;/secondary-title&gt;&lt;/titles&gt;&lt;periodical&gt;&lt;full-title&gt;Bioorganic &amp;amp; Medicinal Chemistry Letters&lt;/full-title&gt;&lt;/periodical&gt;&lt;pages&gt;5304-5307&lt;/pages&gt;&lt;volume&gt;26&lt;/volume&gt;&lt;number&gt;21&lt;/number&gt;&lt;dates&gt;&lt;year&gt;2016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Granger &amp; Brown, 2016)</w:t>
      </w:r>
      <w:r>
        <w:rPr>
          <w:lang w:val="sv-SE"/>
        </w:rPr>
        <w:fldChar w:fldCharType="end"/>
      </w:r>
    </w:p>
    <w:p w14:paraId="10B508C1" w14:textId="39F7CA93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Farand&lt;/Author&gt;&lt;Year&gt;2016&lt;/Year&gt;&lt;RecNum&gt;77&lt;/RecNum&gt;&lt;DisplayText&gt;(Farand et al., 2016)&lt;/DisplayText&gt;&lt;record&gt;&lt;rec-number&gt;77&lt;/rec-number&gt;&lt;foreign-keys&gt;&lt;key app="EN" db-id="zzsae0zx2ddsaueaa0f590xadxwr9wf55rd9" timestamp="1712035799"&gt;77&lt;/key&gt;&lt;/foreign-keys&gt;&lt;ref-type name="Journal Article"&gt;17&lt;/ref-type&gt;&lt;contributors&gt;&lt;authors&gt;&lt;author&gt;Farand, Julie&lt;/author&gt;&lt;author&gt;Mai, Nicholas&lt;/author&gt;&lt;author&gt;Chandrasekhar, Jayaraman&lt;/author&gt;&lt;author&gt;Newby, Zachary E&lt;/author&gt;&lt;author&gt;Van Veldhuizen, Josh&lt;/author&gt;&lt;author&gt;Loyer-Drew, Jennifer&lt;/author&gt;&lt;author&gt;Venkataramani, Chandrasekar&lt;/author&gt;&lt;author&gt;Guerrero, Juan&lt;/author&gt;&lt;author&gt;Kwok, Amy&lt;/author&gt;&lt;author&gt;Li, Ning&lt;/author&gt;&lt;/authors&gt;&lt;/contributors&gt;&lt;titles&gt;&lt;title&gt;Selectivity switch between FAK and Pyk2: Macrocyclization of FAK inhibitors improves Pyk2 potency&lt;/title&gt;&lt;secondary-title&gt;Bioorganic &amp;amp; Medicinal Chemistry Letters&lt;/secondary-title&gt;&lt;/titles&gt;&lt;periodical&gt;&lt;full-title&gt;Bioorganic &amp;amp; Medicinal Chemistry Letters&lt;/full-title&gt;&lt;/periodical&gt;&lt;pages&gt;5926-5930&lt;/pages&gt;&lt;volume&gt;26&lt;/volume&gt;&lt;number&gt;24&lt;/number&gt;&lt;dates&gt;&lt;year&gt;2016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Farand et al., 2016)</w:t>
      </w:r>
      <w:r>
        <w:rPr>
          <w:lang w:val="sv-SE"/>
        </w:rPr>
        <w:fldChar w:fldCharType="end"/>
      </w:r>
    </w:p>
    <w:p w14:paraId="71E21CEB" w14:textId="118BA36F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Wurtz&lt;/Author&gt;&lt;Year&gt;2017&lt;/Year&gt;&lt;RecNum&gt;78&lt;/RecNum&gt;&lt;DisplayText&gt;(Wurtz et al., 2017)&lt;/DisplayText&gt;&lt;record&gt;&lt;rec-number&gt;78&lt;/rec-number&gt;&lt;foreign-keys&gt;&lt;key app="EN" db-id="zzsae0zx2ddsaueaa0f590xadxwr9wf55rd9" timestamp="1712035842"&gt;78&lt;/key&gt;&lt;/foreign-keys&gt;&lt;ref-type name="Journal Article"&gt;17&lt;/ref-type&gt;&lt;contributors&gt;&lt;authors&gt;&lt;author&gt;Wurtz, Nicholas R&lt;/author&gt;&lt;author&gt;Parkhurst, Brandon L&lt;/author&gt;&lt;author&gt;DeLucca, Indawati&lt;/author&gt;&lt;author&gt;Glunz, Peter W&lt;/author&gt;&lt;author&gt;Jiang, Wen&lt;/author&gt;&lt;author&gt;Zhang, Xiaojun&lt;/author&gt;&lt;author&gt;Cheney, Daniel L&lt;/author&gt;&lt;author&gt;Bozarth, Jeffrey M&lt;/author&gt;&lt;author&gt;Rendina, Alan R&lt;/author&gt;&lt;author&gt;Wei, Anzhi&lt;/author&gt;&lt;/authors&gt;&lt;/contributors&gt;&lt;titles&gt;&lt;title&gt;Neutral macrocyclic factor VIIa inhibitors&lt;/title&gt;&lt;secondary-title&gt;Bioorganic &amp;amp; Medicinal Chemistry Letters&lt;/secondary-title&gt;&lt;/titles&gt;&lt;periodical&gt;&lt;full-title&gt;Bioorganic &amp;amp; Medicinal Chemistry Letters&lt;/full-title&gt;&lt;/periodical&gt;&lt;pages&gt;2650-2654&lt;/pages&gt;&lt;volume&gt;27&lt;/volume&gt;&lt;number&gt;12&lt;/number&gt;&lt;dates&gt;&lt;year&gt;2017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Wurtz et al., 2017)</w:t>
      </w:r>
      <w:r>
        <w:rPr>
          <w:lang w:val="sv-SE"/>
        </w:rPr>
        <w:fldChar w:fldCharType="end"/>
      </w:r>
    </w:p>
    <w:p w14:paraId="1CDBD341" w14:textId="281514B2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 w:rsidR="00A05D7E">
        <w:rPr>
          <w:lang w:val="sv-SE"/>
        </w:rPr>
        <w:instrText xml:space="preserve"> ADDIN EN.CITE &lt;EndNote&gt;&lt;Cite&gt;&lt;Author&gt;Corte&lt;/Author&gt;&lt;Year&gt;2017&lt;/Year&gt;&lt;RecNum&gt;79&lt;/RecNum&gt;&lt;DisplayText&gt;(Corte, Yang, et al., 2017)&lt;/DisplayText&gt;&lt;record&gt;&lt;rec-number&gt;79&lt;/rec-number&gt;&lt;foreign-keys&gt;&lt;key app="EN" db-id="zzsae0zx2ddsaueaa0f590xadxwr9wf55rd9" timestamp="1712035876"&gt;79&lt;/key&gt;&lt;/foreign-keys&gt;&lt;ref-type name="Journal Article"&gt;17&lt;/ref-type&gt;&lt;contributors&gt;&lt;authors&gt;&lt;author&gt;Corte, James R&lt;/author&gt;&lt;author&gt;Yang, Wu&lt;/author&gt;&lt;author&gt;Fang, Tianan&lt;/author&gt;&lt;author&gt;Wang, Yufeng&lt;/author&gt;&lt;author&gt;Osuna, Honey&lt;/author&gt;&lt;author&gt;Lai, Amy&lt;/author&gt;&lt;author&gt;Ewing, William R&lt;/author&gt;&lt;author&gt;Rossi, Karen A&lt;/author&gt;&lt;author&gt;Myers Jr, Joseph E&lt;/author&gt;&lt;author&gt;Sheriff, Steven&lt;/author&gt;&lt;/authors&gt;&lt;/contributors&gt;&lt;titles&gt;&lt;title&gt;Macrocyclic inhibitors of Factor XIa: Discovery of alkyl-substituted macrocyclic amide linkers with improved potency&lt;/title&gt;&lt;secondary-title&gt;Bioorganic &amp;amp; Medicinal Chemistry Letters&lt;/secondary-title&gt;&lt;/titles&gt;&lt;periodical&gt;&lt;full-title&gt;Bioorganic &amp;amp; Medicinal Chemistry Letters&lt;/full-title&gt;&lt;/periodical&gt;&lt;pages&gt;3833-3839&lt;/pages&gt;&lt;volume&gt;27&lt;/volume&gt;&lt;number&gt;16&lt;/number&gt;&lt;dates&gt;&lt;year&gt;2017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 w:rsidR="00A05D7E">
        <w:rPr>
          <w:noProof/>
          <w:lang w:val="sv-SE"/>
        </w:rPr>
        <w:t>(Corte, Yang, et al., 2017)</w:t>
      </w:r>
      <w:r>
        <w:rPr>
          <w:lang w:val="sv-SE"/>
        </w:rPr>
        <w:fldChar w:fldCharType="end"/>
      </w:r>
    </w:p>
    <w:p w14:paraId="1E05DCB3" w14:textId="53C5791F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Clark&lt;/Author&gt;&lt;Year&gt;2019&lt;/Year&gt;&lt;RecNum&gt;80&lt;/RecNum&gt;&lt;DisplayText&gt;(Clark et al., 2019)&lt;/DisplayText&gt;&lt;record&gt;&lt;rec-number&gt;80&lt;/rec-number&gt;&lt;foreign-keys&gt;&lt;key app="EN" db-id="zzsae0zx2ddsaueaa0f590xadxwr9wf55rd9" timestamp="1712035916"&gt;80&lt;/key&gt;&lt;/foreign-keys&gt;&lt;ref-type name="Journal Article"&gt;17&lt;/ref-type&gt;&lt;contributors&gt;&lt;authors&gt;&lt;author&gt;Clark, Charles G&lt;/author&gt;&lt;author&gt;Rossi, Karen A&lt;/author&gt;&lt;author&gt;Corte, James R&lt;/author&gt;&lt;author&gt;Fang, Tianan&lt;/author&gt;&lt;author&gt;Smallheer, Joanne M&lt;/author&gt;&lt;author&gt;De Lucca, Indawati&lt;/author&gt;&lt;author&gt;Nirschl, David S&lt;/author&gt;&lt;author&gt;Orwat, Michael J&lt;/author&gt;&lt;author&gt;Pinto, Donald JP&lt;/author&gt;&lt;author&gt;Hu, Zilun&lt;/author&gt;&lt;/authors&gt;&lt;/contributors&gt;&lt;titles&gt;&lt;title&gt;Structure based design of macrocyclic factor XIa inhibitors: Discovery of cyclic P1 linker moieties with improved oral bioavailability&lt;/title&gt;&lt;secondary-title&gt;Bioorganic &amp;amp; Medicinal Chemistry Letters&lt;/secondary-title&gt;&lt;/titles&gt;&lt;periodical&gt;&lt;full-title&gt;Bioorganic &amp;amp; Medicinal Chemistry Letters&lt;/full-title&gt;&lt;/periodical&gt;&lt;pages&gt;126604&lt;/pages&gt;&lt;volume&gt;29&lt;/volume&gt;&lt;number&gt;19&lt;/number&gt;&lt;dates&gt;&lt;year&gt;2019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Clark et al., 2019)</w:t>
      </w:r>
      <w:r>
        <w:rPr>
          <w:lang w:val="sv-SE"/>
        </w:rPr>
        <w:fldChar w:fldCharType="end"/>
      </w:r>
    </w:p>
    <w:p w14:paraId="311A3210" w14:textId="5366BC64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Fang&lt;/Author&gt;&lt;Year&gt;2020&lt;/Year&gt;&lt;RecNum&gt;81&lt;/RecNum&gt;&lt;DisplayText&gt;(Fang et al., 2020)&lt;/DisplayText&gt;&lt;record&gt;&lt;rec-number&gt;81&lt;/rec-number&gt;&lt;foreign-keys&gt;&lt;key app="EN" db-id="zzsae0zx2ddsaueaa0f590xadxwr9wf55rd9" timestamp="1712035962"&gt;81&lt;/key&gt;&lt;/foreign-keys&gt;&lt;ref-type name="Journal Article"&gt;17&lt;/ref-type&gt;&lt;contributors&gt;&lt;authors&gt;&lt;author&gt;Fang, Tianan&lt;/author&gt;&lt;author&gt;Corte, James R&lt;/author&gt;&lt;author&gt;Gilligan, Paul J&lt;/author&gt;&lt;author&gt;Jeon, Yoon&lt;/author&gt;&lt;author&gt;Osuna, Honey&lt;/author&gt;&lt;author&gt;Rossi, Karen A&lt;/author&gt;&lt;author&gt;Myers Jr, Joseph E&lt;/author&gt;&lt;author&gt;Sheriff, Steven&lt;/author&gt;&lt;author&gt;Lou, Zhen&lt;/author&gt;&lt;author&gt;Zheng, Joanna J&lt;/author&gt;&lt;/authors&gt;&lt;/contributors&gt;&lt;titles&gt;&lt;title&gt;Orally bioavailable amine-linked macrocyclic inhibitors of factor XIa&lt;/title&gt;&lt;secondary-title&gt;Bioorganic &amp;amp; Medicinal Chemistry Letters&lt;/secondary-title&gt;&lt;/titles&gt;&lt;periodical&gt;&lt;full-title&gt;Bioorganic &amp;amp; Medicinal Chemistry Letters&lt;/full-title&gt;&lt;/periodical&gt;&lt;pages&gt;126949&lt;/pages&gt;&lt;volume&gt;30&lt;/volume&gt;&lt;number&gt;4&lt;/number&gt;&lt;dates&gt;&lt;year&gt;2020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Fang et al., 2020)</w:t>
      </w:r>
      <w:r>
        <w:rPr>
          <w:lang w:val="sv-SE"/>
        </w:rPr>
        <w:fldChar w:fldCharType="end"/>
      </w:r>
    </w:p>
    <w:p w14:paraId="171246D7" w14:textId="64E43967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Miyachi&lt;/Author&gt;&lt;Year&gt;2021&lt;/Year&gt;&lt;RecNum&gt;82&lt;/RecNum&gt;&lt;DisplayText&gt;(Miyachi et al., 2021)&lt;/DisplayText&gt;&lt;record&gt;&lt;rec-number&gt;82&lt;/rec-number&gt;&lt;foreign-keys&gt;&lt;key app="EN" db-id="zzsae0zx2ddsaueaa0f590xadxwr9wf55rd9" timestamp="1712036005"&gt;82&lt;/key&gt;&lt;/foreign-keys&gt;&lt;ref-type name="Journal Article"&gt;17&lt;/ref-type&gt;&lt;contributors&gt;&lt;authors&gt;&lt;author&gt;Miyachi, Hiroyuki&lt;/author&gt;&lt;author&gt;Kanamitsu, Kayoko&lt;/author&gt;&lt;author&gt;Ishii, Mayumi&lt;/author&gt;&lt;author&gt;Watanabe, Eri&lt;/author&gt;&lt;author&gt;Katsuyama, Akira&lt;/author&gt;&lt;author&gt;Otsuguro, Satoko&lt;/author&gt;&lt;author&gt;Yakushiji, Fumika&lt;/author&gt;&lt;author&gt;Watanabe, Mizuki&lt;/author&gt;&lt;author&gt;Matsui, Kouhei&lt;/author&gt;&lt;author&gt;Sato, Yukina&lt;/author&gt;&lt;/authors&gt;&lt;/contributors&gt;&lt;titles&gt;&lt;title&gt;Structure, solubility, and permeability relationships in a diverse middle molecule library&lt;/title&gt;&lt;secondary-title&gt;Bioorganic &amp;amp; Medicinal Chemistry Letters&lt;/secondary-title&gt;&lt;/titles&gt;&lt;periodical&gt;&lt;full-title&gt;Bioorganic &amp;amp; Medicinal Chemistry Letters&lt;/full-title&gt;&lt;/periodical&gt;&lt;pages&gt;127847&lt;/pages&gt;&lt;volume&gt;37&lt;/volume&gt;&lt;dates&gt;&lt;year&gt;2021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Miyachi et al., 2021)</w:t>
      </w:r>
      <w:r>
        <w:rPr>
          <w:lang w:val="sv-SE"/>
        </w:rPr>
        <w:fldChar w:fldCharType="end"/>
      </w:r>
    </w:p>
    <w:bookmarkStart w:id="2" w:name="OLE_LINK3"/>
    <w:p w14:paraId="58B1C424" w14:textId="69460C41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Xiao&lt;/Author&gt;&lt;Year&gt;2021&lt;/Year&gt;&lt;RecNum&gt;83&lt;/RecNum&gt;&lt;DisplayText&gt;(Xiao et al., 2021)&lt;/DisplayText&gt;&lt;record&gt;&lt;rec-number&gt;83&lt;/rec-number&gt;&lt;foreign-keys&gt;&lt;key app="EN" db-id="zzsae0zx2ddsaueaa0f590xadxwr9wf55rd9" timestamp="1712036044"&gt;83&lt;/key&gt;&lt;/foreign-keys&gt;&lt;ref-type name="Journal Article"&gt;17&lt;/ref-type&gt;&lt;contributors&gt;&lt;authors&gt;&lt;author&gt;Xiao, Tao&lt;/author&gt;&lt;author&gt;Sun, Luxin&lt;/author&gt;&lt;author&gt;Zhang, Min&lt;/author&gt;&lt;author&gt;Li, Zilu&lt;/author&gt;&lt;author&gt;Haura, Eric B&lt;/author&gt;&lt;author&gt;Schonbrunn, Ernst&lt;/author&gt;&lt;author&gt;Ji, Haitao&lt;/author&gt;&lt;/authors&gt;&lt;/contributors&gt;&lt;titles&gt;&lt;title&gt;Synthesis and structural characterization of a monocarboxylic inhibitor for GRB2 SH2 domain&lt;/title&gt;&lt;secondary-title&gt;Bioorganic &amp;amp; medicinal chemistry letters&lt;/secondary-title&gt;&lt;/titles&gt;&lt;periodical&gt;&lt;full-title&gt;Bioorganic &amp;amp; Medicinal Chemistry Letters&lt;/full-title&gt;&lt;/periodical&gt;&lt;pages&gt;128354&lt;/pages&gt;&lt;volume&gt;51&lt;/volume&gt;&lt;dates&gt;&lt;year&gt;2021&lt;/year&gt;&lt;/dates&gt;&lt;isbn&gt;0960-894X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Xiao et al., 2021)</w:t>
      </w:r>
      <w:r>
        <w:rPr>
          <w:lang w:val="sv-SE"/>
        </w:rPr>
        <w:fldChar w:fldCharType="end"/>
      </w:r>
    </w:p>
    <w:p w14:paraId="7837A3ED" w14:textId="0F2C7C5A" w:rsidR="002D6B2D" w:rsidRDefault="002D6B2D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Basit&lt;/Author&gt;&lt;Year&gt;2017&lt;/Year&gt;&lt;RecNum&gt;84&lt;/RecNum&gt;&lt;DisplayText&gt;(Basit et al., 2017)&lt;/DisplayText&gt;&lt;record&gt;&lt;rec-number&gt;84&lt;/rec-number&gt;&lt;foreign-keys&gt;&lt;key app="EN" db-id="zzsae0zx2ddsaueaa0f590xadxwr9wf55rd9" timestamp="1712036149"&gt;84&lt;/key&gt;&lt;/foreign-keys&gt;&lt;ref-type name="Journal Article"&gt;17&lt;/ref-type&gt;&lt;contributors&gt;&lt;authors&gt;&lt;author&gt;Basit, Sulman&lt;/author&gt;&lt;author&gt;Ashraf, Zaman&lt;/author&gt;&lt;author&gt;Lee, Kwangho&lt;/author&gt;&lt;author&gt;Latif, Muhammad&lt;/author&gt;&lt;/authors&gt;&lt;/contributors&gt;&lt;titles&gt;&lt;title&gt;First macrocyclic 3rd-generation ALK inhibitor for treatment of ALK/ROS1 cancer: Clinical and designing strategy update of lorlatinib&lt;/title&gt;&lt;secondary-title&gt;European Journal of Medicinal Chemistry&lt;/secondary-title&gt;&lt;/titles&gt;&lt;periodical&gt;&lt;full-title&gt;European Journal of Medicinal Chemistry&lt;/full-title&gt;&lt;/periodical&gt;&lt;pages&gt;348-356&lt;/pages&gt;&lt;volume&gt;134&lt;/volume&gt;&lt;dates&gt;&lt;year&gt;2017&lt;/year&gt;&lt;/dates&gt;&lt;isbn&gt;0223-5234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Basit et al., 2017)</w:t>
      </w:r>
      <w:r>
        <w:rPr>
          <w:lang w:val="sv-SE"/>
        </w:rPr>
        <w:fldChar w:fldCharType="end"/>
      </w:r>
    </w:p>
    <w:p w14:paraId="14D0A6C7" w14:textId="40498B23" w:rsidR="003C4546" w:rsidRDefault="003C4546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Wang&lt;/Author&gt;&lt;Year&gt;2016&lt;/Year&gt;&lt;RecNum&gt;85&lt;/RecNum&gt;&lt;DisplayText&gt;(Wang et al., 2016)&lt;/DisplayText&gt;&lt;record&gt;&lt;rec-number&gt;85&lt;/rec-number&gt;&lt;foreign-keys&gt;&lt;key app="EN" db-id="zzsae0zx2ddsaueaa0f590xadxwr9wf55rd9" timestamp="1712036186"&gt;85&lt;/key&gt;&lt;/foreign-keys&gt;&lt;ref-type name="Journal Article"&gt;17&lt;/ref-type&gt;&lt;contributors&gt;&lt;authors&gt;&lt;author&gt;Wang, Qin&lt;/author&gt;&lt;author&gt;Sciabola, Simone&lt;/author&gt;&lt;author&gt;Barreiro, Gabriela&lt;/author&gt;&lt;author&gt;Hou, Xinjun&lt;/author&gt;&lt;author&gt;Bai, Guoyun&lt;/author&gt;&lt;author&gt;Shapiro, Michael J&lt;/author&gt;&lt;author&gt;Koehn, Frank&lt;/author&gt;&lt;author&gt;Villalobos, Anabella&lt;/author&gt;&lt;author&gt;Jacobson, Matthew P&lt;/author&gt;&lt;/authors&gt;&lt;/contributors&gt;&lt;titles&gt;&lt;title&gt;Dihedral angle-based sampling of natural product polyketide conformations: application to permeability prediction&lt;/title&gt;&lt;secondary-title&gt;Journal of Chemical Information and Modeling&lt;/secondary-title&gt;&lt;/titles&gt;&lt;periodical&gt;&lt;full-title&gt;Journal of Chemical Information and Modeling&lt;/full-title&gt;&lt;/periodical&gt;&lt;pages&gt;2194-2206&lt;/pages&gt;&lt;volume&gt;56&lt;/volume&gt;&lt;number&gt;11&lt;/number&gt;&lt;dates&gt;&lt;year&gt;2016&lt;/year&gt;&lt;/dates&gt;&lt;isbn&gt;1549-9596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Wang et al., 2016)</w:t>
      </w:r>
      <w:r>
        <w:rPr>
          <w:lang w:val="sv-SE"/>
        </w:rPr>
        <w:fldChar w:fldCharType="end"/>
      </w:r>
    </w:p>
    <w:p w14:paraId="1209D410" w14:textId="3FB675D3" w:rsidR="003C4546" w:rsidRPr="00AB73E4" w:rsidRDefault="003C4546" w:rsidP="002A66C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Le Roux&lt;/Author&gt;&lt;Year&gt;2020&lt;/Year&gt;&lt;RecNum&gt;86&lt;/RecNum&gt;&lt;DisplayText&gt;(Le Roux et al., 2020)&lt;/DisplayText&gt;&lt;record&gt;&lt;rec-number&gt;86&lt;/rec-number&gt;&lt;foreign-keys&gt;&lt;key app="EN" db-id="zzsae0zx2ddsaueaa0f590xadxwr9wf55rd9" timestamp="1712036229"&gt;86&lt;/key&gt;&lt;/foreign-keys&gt;&lt;ref-type name="Journal Article"&gt;17&lt;/ref-type&gt;&lt;contributors&gt;&lt;authors&gt;&lt;author&gt;Le Roux, Antoine&lt;/author&gt;&lt;author&gt;Blaise, Emilie&lt;/author&gt;&lt;author&gt;Boudreault, Pierre-Luc&lt;/author&gt;&lt;author&gt;Comeau, Christian&lt;/author&gt;&lt;author&gt;Doucet, Annie&lt;/author&gt;&lt;author&gt;Giarrusso, Marilena&lt;/author&gt;&lt;author&gt;Collin, Marie-Pierre&lt;/author&gt;&lt;author&gt;Neubauer, Thomas&lt;/author&gt;&lt;author&gt;Kölling, Florian&lt;/author&gt;&lt;author&gt;Göller, Andreas H&lt;/author&gt;&lt;/authors&gt;&lt;/contributors&gt;&lt;titles&gt;&lt;title&gt;Structure–permeability relationship of semipeptidic macrocycles—understanding and optimizing passive permeability and efflux ratio&lt;/title&gt;&lt;secondary-title&gt;Journal of Medicinal Chemistry&lt;/secondary-title&gt;&lt;/titles&gt;&lt;periodical&gt;&lt;full-title&gt;Journal of Medicinal Chemistry&lt;/full-title&gt;&lt;/periodical&gt;&lt;pages&gt;6774-6783&lt;/pages&gt;&lt;volume&gt;63&lt;/volume&gt;&lt;number&gt;13&lt;/number&gt;&lt;dates&gt;&lt;year&gt;2020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Le Roux et al., 2020)</w:t>
      </w:r>
      <w:r>
        <w:rPr>
          <w:lang w:val="sv-SE"/>
        </w:rPr>
        <w:fldChar w:fldCharType="end"/>
      </w:r>
    </w:p>
    <w:bookmarkEnd w:id="1"/>
    <w:bookmarkEnd w:id="2"/>
    <w:p w14:paraId="658D7B6D" w14:textId="1C2C513A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Yang&lt;/Author&gt;&lt;Year&gt;2020&lt;/Year&gt;&lt;RecNum&gt;87&lt;/RecNum&gt;&lt;DisplayText&gt;(Yang et al., 2020)&lt;/DisplayText&gt;&lt;record&gt;&lt;rec-number&gt;87&lt;/rec-number&gt;&lt;foreign-keys&gt;&lt;key app="EN" db-id="zzsae0zx2ddsaueaa0f590xadxwr9wf55rd9" timestamp="1712036267"&gt;87&lt;/key&gt;&lt;/foreign-keys&gt;&lt;ref-type name="Journal Article"&gt;17&lt;/ref-type&gt;&lt;contributors&gt;&lt;authors&gt;&lt;author&gt;Yang, Wu&lt;/author&gt;&lt;author&gt;Wang, Yufeng&lt;/author&gt;&lt;author&gt;Lai, Amy&lt;/author&gt;&lt;author&gt;Clark, Charles G&lt;/author&gt;&lt;author&gt;Corte, James R&lt;/author&gt;&lt;author&gt;Fang, Tianan&lt;/author&gt;&lt;author&gt;Gilligan, Paul J&lt;/author&gt;&lt;author&gt;Jeon, Yoon&lt;/author&gt;&lt;author&gt;Pabbisetty, Kumar B&lt;/author&gt;&lt;author&gt;Rampulla, Richard A&lt;/author&gt;&lt;/authors&gt;&lt;/contributors&gt;&lt;titles&gt;&lt;title&gt;Discovery of a high affinity, orally bioavailable macrocyclic FXIa inhibitor with antithrombotic activity in preclinical species&lt;/title&gt;&lt;secondary-title&gt;Journal of Medicinal Chemistry&lt;/secondary-title&gt;&lt;/titles&gt;&lt;periodical&gt;&lt;full-title&gt;Journal of Medicinal Chemistry&lt;/full-title&gt;&lt;/periodical&gt;&lt;pages&gt;7226-7242&lt;/pages&gt;&lt;volume&gt;63&lt;/volume&gt;&lt;number&gt;13&lt;/number&gt;&lt;dates&gt;&lt;year&gt;2020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Yang et al., 2020)</w:t>
      </w:r>
      <w:r>
        <w:fldChar w:fldCharType="end"/>
      </w:r>
    </w:p>
    <w:p w14:paraId="5C5F87F4" w14:textId="118FA4AB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Randolph&lt;/Author&gt;&lt;Year&gt;2020&lt;/Year&gt;&lt;RecNum&gt;88&lt;/RecNum&gt;&lt;DisplayText&gt;(Randolph et al., 2020)&lt;/DisplayText&gt;&lt;record&gt;&lt;rec-number&gt;88&lt;/rec-number&gt;&lt;foreign-keys&gt;&lt;key app="EN" db-id="zzsae0zx2ddsaueaa0f590xadxwr9wf55rd9" timestamp="1712036302"&gt;88&lt;/key&gt;&lt;/foreign-keys&gt;&lt;ref-type name="Journal Article"&gt;17&lt;/ref-type&gt;&lt;contributors&gt;&lt;authors&gt;&lt;author&gt;Randolph, John T&lt;/author&gt;&lt;author&gt;Voight, Eric A&lt;/author&gt;&lt;author&gt;Greszler, Stephen N&lt;/author&gt;&lt;author&gt;Uno, Brice E&lt;/author&gt;&lt;author&gt;Newton, James N&lt;/author&gt;&lt;author&gt;Gleason, Kenneth M&lt;/author&gt;&lt;author&gt;Stolarik, DeAnne&lt;/author&gt;&lt;author&gt;Van Handel, Cecilia&lt;/author&gt;&lt;author&gt;Bow, Daniel AJ&lt;/author&gt;&lt;author&gt;DeGoey, David A&lt;/author&gt;&lt;/authors&gt;&lt;/contributors&gt;&lt;titles&gt;&lt;title&gt;Prodrug strategies to improve the solubility of the HCV NS5A inhibitor pibrentasvir (ABT-530)&lt;/title&gt;&lt;secondary-title&gt;Journal of Medicinal Chemistry&lt;/secondary-title&gt;&lt;/titles&gt;&lt;periodical&gt;&lt;full-title&gt;Journal of Medicinal Chemistry&lt;/full-title&gt;&lt;/periodical&gt;&lt;pages&gt;11034-11044&lt;/pages&gt;&lt;volume&gt;63&lt;/volume&gt;&lt;number&gt;19&lt;/number&gt;&lt;dates&gt;&lt;year&gt;2020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Randolph et al., 2020)</w:t>
      </w:r>
      <w:r>
        <w:fldChar w:fldCharType="end"/>
      </w:r>
    </w:p>
    <w:p w14:paraId="29EDCEA4" w14:textId="6F358EC4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Tess&lt;/Author&gt;&lt;Year&gt;2020&lt;/Year&gt;&lt;RecNum&gt;89&lt;/RecNum&gt;&lt;DisplayText&gt;(Tess et al., 2020)&lt;/DisplayText&gt;&lt;record&gt;&lt;rec-number&gt;89&lt;/rec-number&gt;&lt;foreign-keys&gt;&lt;key app="EN" db-id="zzsae0zx2ddsaueaa0f590xadxwr9wf55rd9" timestamp="1712036334"&gt;89&lt;/key&gt;&lt;/foreign-keys&gt;&lt;ref-type name="Journal Article"&gt;17&lt;/ref-type&gt;&lt;contributors&gt;&lt;authors&gt;&lt;author&gt;Tess, David A&lt;/author&gt;&lt;author&gt;Eng, Heather&lt;/author&gt;&lt;author&gt;Kalgutkar, Amit S&lt;/author&gt;&lt;author&gt;Litchfield, John&lt;/author&gt;&lt;author&gt;Edmonds, David J&lt;/author&gt;&lt;author&gt;Griffith, David A&lt;/author&gt;&lt;author&gt;Varma, Manthena VS&lt;/author&gt;&lt;/authors&gt;&lt;/contributors&gt;&lt;titles&gt;&lt;title&gt;Predicting the human hepatic clearance of acidic and zwitterionic drugs&lt;/title&gt;&lt;secondary-title&gt;Journal of Medicinal Chemistry&lt;/secondary-title&gt;&lt;/titles&gt;&lt;periodical&gt;&lt;full-title&gt;Journal of Medicinal Chemistry&lt;/full-title&gt;&lt;/periodical&gt;&lt;pages&gt;11831-11844&lt;/pages&gt;&lt;volume&gt;63&lt;/volume&gt;&lt;number&gt;20&lt;/number&gt;&lt;dates&gt;&lt;year&gt;2020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Tess et al., 2020)</w:t>
      </w:r>
      <w:r>
        <w:fldChar w:fldCharType="end"/>
      </w:r>
    </w:p>
    <w:p w14:paraId="74346DA0" w14:textId="0A3FF28D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Zhang&lt;/Author&gt;&lt;Year&gt;2021&lt;/Year&gt;&lt;RecNum&gt;90&lt;/RecNum&gt;&lt;DisplayText&gt;(Zhang et al., 2021)&lt;/DisplayText&gt;&lt;record&gt;&lt;rec-number&gt;90&lt;/rec-number&gt;&lt;foreign-keys&gt;&lt;key app="EN" db-id="zzsae0zx2ddsaueaa0f590xadxwr9wf55rd9" timestamp="1712036368"&gt;90&lt;/key&gt;&lt;/foreign-keys&gt;&lt;ref-type name="Journal Article"&gt;17&lt;/ref-type&gt;&lt;contributors&gt;&lt;authors&gt;&lt;author&gt;Zhang, Hao&lt;/author&gt;&lt;author&gt;Hsu, Hao-Chi&lt;/author&gt;&lt;author&gt;Kahne, Shoshanna C&lt;/author&gt;&lt;author&gt;Hara, Ryoma&lt;/author&gt;&lt;author&gt;Zhan, Wenhu&lt;/author&gt;&lt;author&gt;Jiang, Xiuju&lt;/author&gt;&lt;author&gt;Burns-Huang, Kristin&lt;/author&gt;&lt;author&gt;Ouellette, Tierra&lt;/author&gt;&lt;author&gt;Imaeda, Toshihiro&lt;/author&gt;&lt;author&gt;Okamoto, Rei&lt;/author&gt;&lt;/authors&gt;&lt;/contributors&gt;&lt;titles&gt;&lt;title&gt;Macrocyclic peptides that selectively inhibit the Mycobacterium tuberculosis proteasome&lt;/title&gt;&lt;secondary-title&gt;Journal of medicinal chemistry&lt;/secondary-title&gt;&lt;/titles&gt;&lt;periodical&gt;&lt;full-title&gt;Journal of Medicinal Chemistry&lt;/full-title&gt;&lt;/periodical&gt;&lt;pages&gt;6262-6272&lt;/pages&gt;&lt;volume&gt;64&lt;/volume&gt;&lt;number&gt;9&lt;/number&gt;&lt;dates&gt;&lt;year&gt;2021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Zhang et al., 2021)</w:t>
      </w:r>
      <w:r>
        <w:fldChar w:fldCharType="end"/>
      </w:r>
    </w:p>
    <w:p w14:paraId="572628B4" w14:textId="5D29471C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Kostrun&lt;/Author&gt;&lt;Year&gt;2021&lt;/Year&gt;&lt;RecNum&gt;91&lt;/RecNum&gt;&lt;DisplayText&gt;(Kostrun et al., 2021)&lt;/DisplayText&gt;&lt;record&gt;&lt;rec-number&gt;91&lt;/rec-number&gt;&lt;foreign-keys&gt;&lt;key app="EN" db-id="zzsae0zx2ddsaueaa0f590xadxwr9wf55rd9" timestamp="1712036410"&gt;91&lt;/key&gt;&lt;/foreign-keys&gt;&lt;ref-type name="Journal Article"&gt;17&lt;/ref-type&gt;&lt;contributors&gt;&lt;authors&gt;&lt;author&gt;Kostrun, Sanja&lt;/author&gt;&lt;author&gt;Fajdetic, Andrea&lt;/author&gt;&lt;author&gt;Pesic, Dijana&lt;/author&gt;&lt;author&gt;Brajsa, Karmen&lt;/author&gt;&lt;author&gt;Bencetić Mihaljević, Vlatka&lt;/author&gt;&lt;author&gt;Jelic, Dubravko&lt;/author&gt;&lt;author&gt;Petrinić Grba, Adriana&lt;/author&gt;&lt;author&gt;Elenkov, Ivaylo&lt;/author&gt;&lt;author&gt;Rupcic, Renata&lt;/author&gt;&lt;author&gt;Kapic, Samra&lt;/author&gt;&lt;/authors&gt;&lt;/contributors&gt;&lt;titles&gt;&lt;title&gt;Macrolide inspired macrocycles as modulators of the IL-17A/IL-17RA interaction&lt;/title&gt;&lt;secondary-title&gt;Journal of medicinal chemistry&lt;/secondary-title&gt;&lt;/titles&gt;&lt;periodical&gt;&lt;full-title&gt;Journal of Medicinal Chemistry&lt;/full-title&gt;&lt;/periodical&gt;&lt;pages&gt;8354-8383&lt;/pages&gt;&lt;volume&gt;64&lt;/volume&gt;&lt;number&gt;12&lt;/number&gt;&lt;dates&gt;&lt;year&gt;2021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Kostrun et al., 2021)</w:t>
      </w:r>
      <w:r>
        <w:fldChar w:fldCharType="end"/>
      </w:r>
    </w:p>
    <w:p w14:paraId="1892666C" w14:textId="7BEC2533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Zheng&lt;/Author&gt;&lt;Year&gt;2021&lt;/Year&gt;&lt;RecNum&gt;92&lt;/RecNum&gt;&lt;DisplayText&gt;(Zheng et al., 2021)&lt;/DisplayText&gt;&lt;record&gt;&lt;rec-number&gt;92&lt;/rec-number&gt;&lt;foreign-keys&gt;&lt;key app="EN" db-id="zzsae0zx2ddsaueaa0f590xadxwr9wf55rd9" timestamp="1712036447"&gt;92&lt;/key&gt;&lt;/foreign-keys&gt;&lt;ref-type name="Journal Article"&gt;17&lt;/ref-type&gt;&lt;contributors&gt;&lt;authors&gt;&lt;author&gt;Zheng, Mengmeng&lt;/author&gt;&lt;author&gt;Li, Chunpu&lt;/author&gt;&lt;author&gt;Zhou, Mi&lt;/author&gt;&lt;author&gt;Jia, Ru&lt;/author&gt;&lt;author&gt;Cai, Gang&lt;/author&gt;&lt;author&gt;She, Fengyu&lt;/author&gt;&lt;author&gt;Wei, Lulu&lt;/author&gt;&lt;author&gt;Wang, Shaohui&lt;/author&gt;&lt;author&gt;Yu, Jie&lt;/author&gt;&lt;author&gt;Wang, Dingyan&lt;/author&gt;&lt;/authors&gt;&lt;/contributors&gt;&lt;titles&gt;&lt;title&gt;Discovery of cyclic peptidomimetic ligands targeting the extracellular domain of EGFR&lt;/title&gt;&lt;secondary-title&gt;Journal of Medicinal Chemistry&lt;/secondary-title&gt;&lt;/titles&gt;&lt;periodical&gt;&lt;full-title&gt;Journal of Medicinal Chemistry&lt;/full-title&gt;&lt;/periodical&gt;&lt;pages&gt;11219-11228&lt;/pages&gt;&lt;volume&gt;64&lt;/volume&gt;&lt;number&gt;15&lt;/number&gt;&lt;dates&gt;&lt;year&gt;2021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Zheng et al., 2021)</w:t>
      </w:r>
      <w:r>
        <w:fldChar w:fldCharType="end"/>
      </w:r>
    </w:p>
    <w:p w14:paraId="15945F81" w14:textId="31CB09E5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Dilger&lt;/Author&gt;&lt;Year&gt;2021&lt;/Year&gt;&lt;RecNum&gt;93&lt;/RecNum&gt;&lt;DisplayText&gt;(Dilger et al., 2021)&lt;/DisplayText&gt;&lt;record&gt;&lt;rec-number&gt;93&lt;/rec-number&gt;&lt;foreign-keys&gt;&lt;key app="EN" db-id="zzsae0zx2ddsaueaa0f590xadxwr9wf55rd9" timestamp="1712036485"&gt;93&lt;/key&gt;&lt;/foreign-keys&gt;&lt;ref-type name="Journal Article"&gt;17&lt;/ref-type&gt;&lt;contributors&gt;&lt;authors&gt;&lt;author&gt;Dilger, Andrew K&lt;/author&gt;&lt;author&gt;Pabbisetty, Kumar B&lt;/author&gt;&lt;author&gt;Corte, James R&lt;/author&gt;&lt;author&gt;De Lucca, Indawati&lt;/author&gt;&lt;author&gt;Fang, Tianan&lt;/author&gt;&lt;author&gt;Yang, Wu&lt;/author&gt;&lt;author&gt;Pinto, Donald JP&lt;/author&gt;&lt;author&gt;Wang, Yufeng&lt;/author&gt;&lt;author&gt;Zhu, Yeheng&lt;/author&gt;&lt;author&gt;Mathur, Arvind&lt;/author&gt;&lt;/authors&gt;&lt;/contributors&gt;&lt;titles&gt;&lt;title&gt;Discovery of milvexian, a high-affinity, orally bioavailable inhibitor of factor XIa in clinical studies for antithrombotic therapy&lt;/title&gt;&lt;secondary-title&gt;Journal of medicinal chemistry&lt;/secondary-title&gt;&lt;/titles&gt;&lt;periodical&gt;&lt;full-title&gt;Journal of Medicinal Chemistry&lt;/full-title&gt;&lt;/periodical&gt;&lt;pages&gt;1770-1785&lt;/pages&gt;&lt;volume&gt;65&lt;/volume&gt;&lt;number&gt;3&lt;/number&gt;&lt;dates&gt;&lt;year&gt;2021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Dilger et al., 2021)</w:t>
      </w:r>
      <w:r>
        <w:fldChar w:fldCharType="end"/>
      </w:r>
    </w:p>
    <w:bookmarkStart w:id="3" w:name="OLE_LINK4"/>
    <w:p w14:paraId="5F2F66CE" w14:textId="67E92157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Liu&lt;/Author&gt;&lt;Year&gt;2021&lt;/Year&gt;&lt;RecNum&gt;94&lt;/RecNum&gt;&lt;DisplayText&gt;(Liu et al., 2021)&lt;/DisplayText&gt;&lt;record&gt;&lt;rec-number&gt;94&lt;/rec-number&gt;&lt;foreign-keys&gt;&lt;key app="EN" db-id="zzsae0zx2ddsaueaa0f590xadxwr9wf55rd9" timestamp="1712036527"&gt;94&lt;/key&gt;&lt;/foreign-keys&gt;&lt;ref-type name="Journal Article"&gt;17&lt;/ref-type&gt;&lt;contributors&gt;&lt;authors&gt;&lt;author&gt;Liu, Zongliang&lt;/author&gt;&lt;author&gt;Yu, Pengfei&lt;/author&gt;&lt;author&gt;Dong, Lin&lt;/author&gt;&lt;author&gt;Wang, Wenyan&lt;/author&gt;&lt;author&gt;Duan, Sijin&lt;/author&gt;&lt;author&gt;Wang, Bingsi&lt;/author&gt;&lt;author&gt;Gong, Xiaoyan&lt;/author&gt;&lt;author&gt;Ye, Liang&lt;/author&gt;&lt;author&gt;Wang, Hongbo&lt;/author&gt;&lt;author&gt;Tian, Jingwei&lt;/author&gt;&lt;/authors&gt;&lt;/contributors&gt;&lt;titles&gt;&lt;title&gt;Discovery of the next-generation pan-TRK kinase inhibitors for the treatment of cancer&lt;/title&gt;&lt;secondary-title&gt;Journal of Medicinal Chemistry&lt;/secondary-title&gt;&lt;/titles&gt;&lt;periodical&gt;&lt;full-title&gt;Journal of Medicinal Chemistry&lt;/full-title&gt;&lt;/periodical&gt;&lt;pages&gt;10286-10296&lt;/pages&gt;&lt;volume&gt;64&lt;/volume&gt;&lt;number&gt;14&lt;/number&gt;&lt;dates&gt;&lt;year&gt;2021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Liu et al., 2021)</w:t>
      </w:r>
      <w:r>
        <w:fldChar w:fldCharType="end"/>
      </w:r>
    </w:p>
    <w:p w14:paraId="7983B981" w14:textId="1634EBC4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Wuelfing&lt;/Author&gt;&lt;Year&gt;2022&lt;/Year&gt;&lt;RecNum&gt;95&lt;/RecNum&gt;&lt;DisplayText&gt;(Wuelfing et al., 2022)&lt;/DisplayText&gt;&lt;record&gt;&lt;rec-number&gt;95&lt;/rec-number&gt;&lt;foreign-keys&gt;&lt;key app="EN" db-id="zzsae0zx2ddsaueaa0f590xadxwr9wf55rd9" timestamp="1712036671"&gt;95&lt;/key&gt;&lt;/foreign-keys&gt;&lt;ref-type name="Journal Article"&gt;17&lt;/ref-type&gt;&lt;contributors&gt;&lt;authors&gt;&lt;author&gt;Wuelfing, W Peter&lt;/author&gt;&lt;author&gt;El Marrouni, Abdellatif&lt;/author&gt;&lt;author&gt;Lipert, Maya P&lt;/author&gt;&lt;author&gt;Daublain, Pierre&lt;/author&gt;&lt;author&gt;Kesisoglou, Filippos&lt;/author&gt;&lt;author&gt;Converso, Antonella&lt;/author&gt;&lt;author&gt;Templeton, Allen C&lt;/author&gt;&lt;/authors&gt;&lt;/contributors&gt;&lt;titles&gt;&lt;title&gt;Dose number as a tool to guide lead optimization for orally bioavailable compounds in drug discovery&lt;/title&gt;&lt;secondary-title&gt;Journal of Medicinal Chemistry&lt;/secondary-title&gt;&lt;/titles&gt;&lt;periodical&gt;&lt;full-title&gt;Journal of Medicinal Chemistry&lt;/full-title&gt;&lt;/periodical&gt;&lt;pages&gt;1685-1694&lt;/pages&gt;&lt;volume&gt;65&lt;/volume&gt;&lt;number&gt;3&lt;/number&gt;&lt;dates&gt;&lt;year&gt;2022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Wuelfing et al., 2022)</w:t>
      </w:r>
      <w:r>
        <w:fldChar w:fldCharType="end"/>
      </w:r>
    </w:p>
    <w:p w14:paraId="255F1797" w14:textId="5388294F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Begnini&lt;/Author&gt;&lt;Year&gt;2022&lt;/Year&gt;&lt;RecNum&gt;96&lt;/RecNum&gt;&lt;DisplayText&gt;(Begnini et al., 2022)&lt;/DisplayText&gt;&lt;record&gt;&lt;rec-number&gt;96&lt;/rec-number&gt;&lt;foreign-keys&gt;&lt;key app="EN" db-id="zzsae0zx2ddsaueaa0f590xadxwr9wf55rd9" timestamp="1712036710"&gt;96&lt;/key&gt;&lt;/foreign-keys&gt;&lt;ref-type name="Journal Article"&gt;17&lt;/ref-type&gt;&lt;contributors&gt;&lt;authors&gt;&lt;author&gt;Begnini, Fabio&lt;/author&gt;&lt;author&gt;Geschwindner, Stefan&lt;/author&gt;&lt;author&gt;Johansson, Patrik&lt;/author&gt;&lt;author&gt;Wissler, Lisa&lt;/author&gt;&lt;author&gt;Lewis, Richard J&lt;/author&gt;&lt;author&gt;Danelius, Emma&lt;/author&gt;&lt;author&gt;Luttens, Andreas&lt;/author&gt;&lt;author&gt;Matricon, Pierre&lt;/author&gt;&lt;author&gt;Carlsson, Jens&lt;/author&gt;&lt;author&gt;Lenders, Stijn&lt;/author&gt;&lt;/authors&gt;&lt;/contributors&gt;&lt;titles&gt;&lt;title&gt;Importance of binding site hydration and flexibility revealed when optimizing a macrocyclic inhibitor of the Keap1–Nrf2 protein–protein interaction&lt;/title&gt;&lt;secondary-title&gt;Journal of medicinal chemistry&lt;/secondary-title&gt;&lt;/titles&gt;&lt;periodical&gt;&lt;full-title&gt;Journal of Medicinal Chemistry&lt;/full-title&gt;&lt;/periodical&gt;&lt;pages&gt;3473-3517&lt;/pages&gt;&lt;volume&gt;65&lt;/volume&gt;&lt;number&gt;4&lt;/number&gt;&lt;dates&gt;&lt;year&gt;2022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Begnini et al., 2022)</w:t>
      </w:r>
      <w:r>
        <w:fldChar w:fldCharType="end"/>
      </w:r>
    </w:p>
    <w:p w14:paraId="20BC1E57" w14:textId="3D65C82B" w:rsidR="003C4546" w:rsidRPr="00A05D7E" w:rsidRDefault="003C4546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Rzepiela&lt;/Author&gt;&lt;Year&gt;2022&lt;/Year&gt;&lt;RecNum&gt;97&lt;/RecNum&gt;&lt;DisplayText&gt;(Rzepiela et al., 2022)&lt;/DisplayText&gt;&lt;record&gt;&lt;rec-number&gt;97&lt;/rec-number&gt;&lt;foreign-keys&gt;&lt;key app="EN" db-id="zzsae0zx2ddsaueaa0f590xadxwr9wf55rd9" timestamp="1712036751"&gt;97&lt;/key&gt;&lt;/foreign-keys&gt;&lt;ref-type name="Journal Article"&gt;17&lt;/ref-type&gt;&lt;contributors&gt;&lt;authors&gt;&lt;author&gt;Rzepiela, Anna A&lt;/author&gt;&lt;author&gt;Viarengo-Baker, Lauren A&lt;/author&gt;&lt;author&gt;Tatarskii, Victor&lt;/author&gt;&lt;author&gt;Kombarov, Roman&lt;/author&gt;&lt;author&gt;Whitty, Adrian&lt;/author&gt;&lt;/authors&gt;&lt;/contributors&gt;&lt;titles&gt;&lt;title&gt;Conformational effects on the passive membrane permeability of synthetic macrocycles&lt;/title&gt;&lt;secondary-title&gt;Journal of medicinal chemistry&lt;/secondary-title&gt;&lt;/titles&gt;&lt;periodical&gt;&lt;full-title&gt;Journal of Medicinal Chemistry&lt;/full-title&gt;&lt;/periodical&gt;&lt;pages&gt;10300-10317&lt;/pages&gt;&lt;volume&gt;65&lt;/volume&gt;&lt;number&gt;15&lt;/number&gt;&lt;dates&gt;&lt;year&gt;2022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Rzepiela et al., 2022)</w:t>
      </w:r>
      <w:r>
        <w:fldChar w:fldCharType="end"/>
      </w:r>
    </w:p>
    <w:p w14:paraId="097463E6" w14:textId="484C4B21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Zhang&lt;/Author&gt;&lt;Year&gt;2022&lt;/Year&gt;&lt;RecNum&gt;98&lt;/RecNum&gt;&lt;DisplayText&gt;(Zhang et al., 2022)&lt;/DisplayText&gt;&lt;record&gt;&lt;rec-number&gt;98&lt;/rec-number&gt;&lt;foreign-keys&gt;&lt;key app="EN" db-id="zzsae0zx2ddsaueaa0f590xadxwr9wf55rd9" timestamp="1712036799"&gt;98&lt;/key&gt;&lt;/foreign-keys&gt;&lt;ref-type name="Journal Article"&gt;17&lt;/ref-type&gt;&lt;contributors&gt;&lt;authors&gt;&lt;author&gt;Zhang, Hao&lt;/author&gt;&lt;author&gt;Ginn, John&lt;/author&gt;&lt;author&gt;Zhan, Wenhu&lt;/author&gt;&lt;author&gt;Liu, Yi J&lt;/author&gt;&lt;author&gt;Leung, Annie&lt;/author&gt;&lt;author&gt;Toita, Akinori&lt;/author&gt;&lt;author&gt;Okamoto, Rei&lt;/author&gt;&lt;author&gt;Wong, Tzu-Tshin&lt;/author&gt;&lt;author&gt;Imaeda, Toshihiro&lt;/author&gt;&lt;author&gt;Hara, Ryoma&lt;/author&gt;&lt;/authors&gt;&lt;/contributors&gt;&lt;titles&gt;&lt;title&gt;Mayako Michino-Jeremie Vendome&lt;/title&gt;&lt;secondary-title&gt;JOURNAL OF MEDICINAL CHEMISTRY&lt;/secondary-title&gt;&lt;/titles&gt;&lt;periodical&gt;&lt;full-title&gt;Journal of Medicinal Chemistry&lt;/full-title&gt;&lt;/periodical&gt;&lt;dates&gt;&lt;year&gt;2022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Zhang et al., 2022)</w:t>
      </w:r>
      <w:r>
        <w:fldChar w:fldCharType="end"/>
      </w:r>
    </w:p>
    <w:p w14:paraId="3E4A25B2" w14:textId="2F6EBF47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Wang&lt;/Author&gt;&lt;Year&gt;2022&lt;/Year&gt;&lt;RecNum&gt;99&lt;/RecNum&gt;&lt;DisplayText&gt;(Wang et al., 2022)&lt;/DisplayText&gt;&lt;record&gt;&lt;rec-number&gt;99&lt;/rec-number&gt;&lt;foreign-keys&gt;&lt;key app="EN" db-id="zzsae0zx2ddsaueaa0f590xadxwr9wf55rd9" timestamp="1712036839"&gt;99&lt;/key&gt;&lt;/foreign-keys&gt;&lt;ref-type name="Journal Article"&gt;17&lt;/ref-type&gt;&lt;contributors&gt;&lt;authors&gt;&lt;author&gt;Wang, Chaofan&lt;/author&gt;&lt;author&gt;Li, Jie&lt;/author&gt;&lt;author&gt;Qu, Lingzhi&lt;/author&gt;&lt;author&gt;Tang, Xia&lt;/author&gt;&lt;author&gt;Song, Xiaojuan&lt;/author&gt;&lt;author&gt;Yang, Fang&lt;/author&gt;&lt;author&gt;Chen, Xiaojuan&lt;/author&gt;&lt;author&gt;Lin, Qianmeng&lt;/author&gt;&lt;author&gt;Lin, Weibin&lt;/author&gt;&lt;author&gt;Zhou, Yang&lt;/author&gt;&lt;/authors&gt;&lt;/contributors&gt;&lt;titles&gt;&lt;title&gt;Discovery of D6808, a highly selective and potent macrocyclic c-met inhibitor for gastric cancer harboring MET gene alteration treatment&lt;/title&gt;&lt;secondary-title&gt;Journal of Medicinal Chemistry&lt;/secondary-title&gt;&lt;/titles&gt;&lt;periodical&gt;&lt;full-title&gt;Journal of Medicinal Chemistry&lt;/full-title&gt;&lt;/periodical&gt;&lt;pages&gt;15140-15164&lt;/pages&gt;&lt;volume&gt;65&lt;/volume&gt;&lt;number&gt;22&lt;/number&gt;&lt;dates&gt;&lt;year&gt;2022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Wang et al., 2022)</w:t>
      </w:r>
      <w:r>
        <w:fldChar w:fldCharType="end"/>
      </w:r>
    </w:p>
    <w:p w14:paraId="3C714757" w14:textId="7EB89827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Kettle&lt;/Author&gt;&lt;Year&gt;2016&lt;/Year&gt;&lt;RecNum&gt;100&lt;/RecNum&gt;&lt;DisplayText&gt;(Kettle et al., 2016)&lt;/DisplayText&gt;&lt;record&gt;&lt;rec-number&gt;100&lt;/rec-number&gt;&lt;foreign-keys&gt;&lt;key app="EN" db-id="zzsae0zx2ddsaueaa0f590xadxwr9wf55rd9" timestamp="1712036872"&gt;100&lt;/key&gt;&lt;/foreign-keys&gt;&lt;ref-type name="Journal Article"&gt;17&lt;/ref-type&gt;&lt;contributors&gt;&lt;authors&gt;&lt;author&gt;Kettle, Jason G&lt;/author&gt;&lt;author&gt;Alwan, Husam&lt;/author&gt;&lt;author&gt;Bista, Michal&lt;/author&gt;&lt;author&gt;Breed, Jason&lt;/author&gt;&lt;author&gt;Davies, Nichola L&lt;/author&gt;&lt;author&gt;Eckersley, Kay&lt;/author&gt;&lt;author&gt;Fillery, Shaun&lt;/author&gt;&lt;author&gt;Foote, Kevin M&lt;/author&gt;&lt;author&gt;Goodwin, Louise&lt;/author&gt;&lt;author&gt;Jones, David R&lt;/author&gt;&lt;/authors&gt;&lt;/contributors&gt;&lt;titles&gt;&lt;title&gt;Potent and selective inhibitors of MTH1 probe its role in cancer cell survival&lt;/title&gt;&lt;secondary-title&gt;Journal of medicinal chemistry&lt;/secondary-title&gt;&lt;/titles&gt;&lt;periodical&gt;&lt;full-title&gt;Journal of Medicinal Chemistry&lt;/full-title&gt;&lt;/periodical&gt;&lt;pages&gt;2346-2361&lt;/pages&gt;&lt;volume&gt;59&lt;/volume&gt;&lt;number&gt;6&lt;/number&gt;&lt;dates&gt;&lt;year&gt;2016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Kettle et al., 2016)</w:t>
      </w:r>
      <w:r>
        <w:fldChar w:fldCharType="end"/>
      </w:r>
    </w:p>
    <w:p w14:paraId="2D05AC7A" w14:textId="6897DC75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lastRenderedPageBreak/>
        <w:fldChar w:fldCharType="begin"/>
      </w:r>
      <w:r w:rsidRPr="00A05D7E">
        <w:rPr>
          <w:lang w:val="sv-SE"/>
        </w:rPr>
        <w:instrText xml:space="preserve"> ADDIN EN.CITE &lt;EndNote&gt;&lt;Cite&gt;&lt;Author&gt;Andersson&lt;/Author&gt;&lt;Year&gt;2016&lt;/Year&gt;&lt;RecNum&gt;101&lt;/RecNum&gt;&lt;DisplayText&gt;(Andersson et al., 2016)&lt;/DisplayText&gt;&lt;record&gt;&lt;rec-number&gt;101&lt;/rec-number&gt;&lt;foreign-keys&gt;&lt;key app="EN" db-id="zzsae0zx2ddsaueaa0f590xadxwr9wf55rd9" timestamp="1712036920"&gt;101&lt;/key&gt;&lt;/foreign-keys&gt;&lt;ref-type name="Journal Article"&gt;17&lt;/ref-type&gt;&lt;contributors&gt;&lt;authors&gt;&lt;author&gt;Andersson, Vincent&lt;/author&gt;&lt;author&gt;Bergstrom, Fredrik&lt;/author&gt;&lt;author&gt;Branalt, Jonas&lt;/author&gt;&lt;author&gt;Gronberg, Gunnar&lt;/author&gt;&lt;author&gt;Gustafsson, David&lt;/author&gt;&lt;author&gt;Karlsson, Staffan&lt;/author&gt;&lt;author&gt;Polla, Magnus&lt;/author&gt;&lt;author&gt;Bergman, Joakim&lt;/author&gt;&lt;author&gt;Kihlberg, Jan&lt;/author&gt;&lt;/authors&gt;&lt;/contributors&gt;&lt;titles&gt;&lt;title&gt;Macrocyclic prodrugs of a selective nonpeptidic direct thrombin inhibitor display high permeability, efficient bioconversion but low bioavailability&lt;/title&gt;&lt;secondary-title&gt;Journal of Medicinal Chemistry&lt;/secondary-title&gt;&lt;/titles&gt;&lt;periodical&gt;&lt;full-title&gt;Journal of Medicinal Chemistry&lt;/full-title&gt;&lt;/periodical&gt;&lt;pages&gt;6658-6670&lt;/pages&gt;&lt;volume&gt;59&lt;/volume&gt;&lt;number&gt;14&lt;/number&gt;&lt;dates&gt;&lt;year&gt;2016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Andersson et al., 2016)</w:t>
      </w:r>
      <w:r>
        <w:fldChar w:fldCharType="end"/>
      </w:r>
    </w:p>
    <w:p w14:paraId="16395B33" w14:textId="2160796B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Zhang&lt;/Author&gt;&lt;Year&gt;2016&lt;/Year&gt;&lt;RecNum&gt;102&lt;/RecNum&gt;&lt;DisplayText&gt;(Zhang et al., 2016)&lt;/DisplayText&gt;&lt;record&gt;&lt;rec-number&gt;102&lt;/rec-number&gt;&lt;foreign-keys&gt;&lt;key app="EN" db-id="zzsae0zx2ddsaueaa0f590xadxwr9wf55rd9" timestamp="1712036976"&gt;102&lt;/key&gt;&lt;/foreign-keys&gt;&lt;ref-type name="Journal Article"&gt;17&lt;/ref-type&gt;&lt;contributors&gt;&lt;authors&gt;&lt;author&gt;Zhang, Xiaojun&lt;/author&gt;&lt;author&gt;Glunz, Peter W&lt;/author&gt;&lt;author&gt;Johnson, James A&lt;/author&gt;&lt;author&gt;Jiang, Wen&lt;/author&gt;&lt;author&gt;Jacutin-Porte, Swanee&lt;/author&gt;&lt;author&gt;Ladziata, Vladimir&lt;/author&gt;&lt;author&gt;Zou, Yan&lt;/author&gt;&lt;author&gt;Phillips, Monique S&lt;/author&gt;&lt;author&gt;Wurtz, Nicholas R&lt;/author&gt;&lt;author&gt;Parkhurst, Brandon&lt;/author&gt;&lt;/authors&gt;&lt;/contributors&gt;&lt;titles&gt;&lt;title&gt;Discovery of a highly potent, selective, and orally bioavailable macrocyclic inhibitor of blood coagulation factor VIIa–tissue factor complex&lt;/title&gt;&lt;secondary-title&gt;Journal of Medicinal Chemistry&lt;/secondary-title&gt;&lt;/titles&gt;&lt;periodical&gt;&lt;full-title&gt;Journal of Medicinal Chemistry&lt;/full-title&gt;&lt;/periodical&gt;&lt;pages&gt;7125-7137&lt;/pages&gt;&lt;volume&gt;59&lt;/volume&gt;&lt;number&gt;15&lt;/number&gt;&lt;dates&gt;&lt;year&gt;2016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Zhang et al., 2016)</w:t>
      </w:r>
      <w:r>
        <w:fldChar w:fldCharType="end"/>
      </w:r>
    </w:p>
    <w:p w14:paraId="544F1A1A" w14:textId="3AFCAD60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Corte&lt;/Author&gt;&lt;Year&gt;2017&lt;/Year&gt;&lt;RecNum&gt;103&lt;/RecNum&gt;&lt;DisplayText&gt;(Corte, Fang, et al., 2017)&lt;/DisplayText&gt;&lt;record&gt;&lt;rec-number&gt;103&lt;/rec-number&gt;&lt;foreign-keys&gt;&lt;key app="EN" db-id="zzsae0zx2ddsaueaa0f590xadxwr9wf55rd9" timestamp="1712037011"&gt;103&lt;/key&gt;&lt;/foreign-keys&gt;&lt;ref-type name="Journal Article"&gt;17&lt;/ref-type&gt;&lt;contributors&gt;&lt;authors&gt;&lt;author&gt;Corte, James R&lt;/author&gt;&lt;author&gt;Fang, Tianan&lt;/author&gt;&lt;author&gt;Osuna, Honey&lt;/author&gt;&lt;author&gt;Pinto, Donald JP&lt;/author&gt;&lt;author&gt;Rossi, Karen A&lt;/author&gt;&lt;author&gt;Myers Jr, Joseph E&lt;/author&gt;&lt;author&gt;Sheriff, Steven&lt;/author&gt;&lt;author&gt;Lou, Zhen&lt;/author&gt;&lt;author&gt;Zheng, Joanna J&lt;/author&gt;&lt;author&gt;Harper, Timothy W&lt;/author&gt;&lt;/authors&gt;&lt;/contributors&gt;&lt;titles&gt;&lt;title&gt;Structure-based design of macrocyclic factor XIa inhibitors: Discovery of the macrocyclic amide linker&lt;/title&gt;&lt;secondary-title&gt;Journal of Medicinal Chemistry&lt;/secondary-title&gt;&lt;/titles&gt;&lt;periodical&gt;&lt;full-title&gt;Journal of Medicinal Chemistry&lt;/full-title&gt;&lt;/periodical&gt;&lt;pages&gt;1060-1075&lt;/pages&gt;&lt;volume&gt;60&lt;/volume&gt;&lt;number&gt;3&lt;/number&gt;&lt;dates&gt;&lt;year&gt;2017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Corte, Fang, et al., 2017)</w:t>
      </w:r>
      <w:r>
        <w:fldChar w:fldCharType="end"/>
      </w:r>
    </w:p>
    <w:p w14:paraId="4F298094" w14:textId="31149F07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Wang&lt;/Author&gt;&lt;Year&gt;2017&lt;/Year&gt;&lt;RecNum&gt;104&lt;/RecNum&gt;&lt;DisplayText&gt;(Wang et al., 2017)&lt;/DisplayText&gt;&lt;record&gt;&lt;rec-number&gt;104&lt;/rec-number&gt;&lt;foreign-keys&gt;&lt;key app="EN" db-id="zzsae0zx2ddsaueaa0f590xadxwr9wf55rd9" timestamp="1712037054"&gt;104&lt;/key&gt;&lt;/foreign-keys&gt;&lt;ref-type name="Journal Article"&gt;17&lt;/ref-type&gt;&lt;contributors&gt;&lt;authors&gt;&lt;author&gt;Wang, Le&lt;/author&gt;&lt;author&gt;Pratt, John K&lt;/author&gt;&lt;author&gt;Soltwedel, Todd&lt;/author&gt;&lt;author&gt;Sheppard, George S&lt;/author&gt;&lt;author&gt;Fidanze, Steven D&lt;/author&gt;&lt;author&gt;Liu, Dachun&lt;/author&gt;&lt;author&gt;Hasvold, Lisa A&lt;/author&gt;&lt;author&gt;Mantei, Robert A&lt;/author&gt;&lt;author&gt;Holms, James H&lt;/author&gt;&lt;author&gt;McClellan, William J&lt;/author&gt;&lt;/authors&gt;&lt;/contributors&gt;&lt;titles&gt;&lt;title&gt;Fragment-based, structure-enabled discovery of novel pyridones and pyridone macrocycles as potent bromodomain and extra-terminal domain (BET) family bromodomain inhibitors&lt;/title&gt;&lt;secondary-title&gt;Journal of medicinal chemistry&lt;/secondary-title&gt;&lt;/titles&gt;&lt;periodical&gt;&lt;full-title&gt;Journal of Medicinal Chemistry&lt;/full-title&gt;&lt;/periodical&gt;&lt;pages&gt;3828-3850&lt;/pages&gt;&lt;volume&gt;60&lt;/volume&gt;&lt;number&gt;9&lt;/number&gt;&lt;dates&gt;&lt;year&gt;2017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Wang et al., 2017)</w:t>
      </w:r>
      <w:r>
        <w:fldChar w:fldCharType="end"/>
      </w:r>
    </w:p>
    <w:p w14:paraId="1DCA3995" w14:textId="1C7E82FF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McCoull&lt;/Author&gt;&lt;Year&gt;2017&lt;/Year&gt;&lt;RecNum&gt;105&lt;/RecNum&gt;&lt;DisplayText&gt;(McCoull et al., 2017)&lt;/DisplayText&gt;&lt;record&gt;&lt;rec-number&gt;105&lt;/rec-number&gt;&lt;foreign-keys&gt;&lt;key app="EN" db-id="zzsae0zx2ddsaueaa0f590xadxwr9wf55rd9" timestamp="1712037091"&gt;105&lt;/key&gt;&lt;/foreign-keys&gt;&lt;ref-type name="Journal Article"&gt;17&lt;/ref-type&gt;&lt;contributors&gt;&lt;authors&gt;&lt;author&gt;McCoull, William&lt;/author&gt;&lt;author&gt;Abrams, Roman D&lt;/author&gt;&lt;author&gt;Anderson, Erica&lt;/author&gt;&lt;author&gt;Blades, Kevin&lt;/author&gt;&lt;author&gt;Barton, Peter&lt;/author&gt;&lt;author&gt;Box, Matthew&lt;/author&gt;&lt;author&gt;Burgess, Jonathan&lt;/author&gt;&lt;author&gt;Byth, Kate&lt;/author&gt;&lt;author&gt;Cao, Qing&lt;/author&gt;&lt;author&gt;Chuaqui, Claudio&lt;/author&gt;&lt;/authors&gt;&lt;/contributors&gt;&lt;titles&gt;&lt;title&gt;Discovery of pyrazolo [1, 5-a] pyrimidine B-cell lymphoma 6 (BCL6) binders and optimization to high affinity macrocyclic inhibitors&lt;/title&gt;&lt;secondary-title&gt;Journal of Medicinal Chemistry&lt;/secondary-title&gt;&lt;/titles&gt;&lt;periodical&gt;&lt;full-title&gt;Journal of Medicinal Chemistry&lt;/full-title&gt;&lt;/periodical&gt;&lt;pages&gt;4386-4402&lt;/pages&gt;&lt;volume&gt;60&lt;/volume&gt;&lt;number&gt;10&lt;/number&gt;&lt;dates&gt;&lt;year&gt;2017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McCoull et al., 2017)</w:t>
      </w:r>
      <w:r>
        <w:fldChar w:fldCharType="end"/>
      </w:r>
    </w:p>
    <w:p w14:paraId="00BF93E1" w14:textId="09E9B2E5" w:rsidR="00A05D7E" w:rsidRPr="00FE13C0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DeGoey&lt;/Author&gt;&lt;Year&gt;2017&lt;/Year&gt;&lt;RecNum&gt;106&lt;/RecNum&gt;&lt;DisplayText&gt;(DeGoey et al., 2017)&lt;/DisplayText&gt;&lt;record&gt;&lt;rec-number&gt;106&lt;/rec-number&gt;&lt;foreign-keys&gt;&lt;key app="EN" db-id="zzsae0zx2ddsaueaa0f590xadxwr9wf55rd9" timestamp="1712037133"&gt;106&lt;/key&gt;&lt;/foreign-keys&gt;&lt;ref-type name="Journal Article"&gt;17&lt;/ref-type&gt;&lt;contributors&gt;&lt;authors&gt;&lt;author&gt;DeGoey, David A&lt;/author&gt;&lt;author&gt;Chen, Hui-Ju&lt;/author&gt;&lt;author&gt;Cox, Philip B&lt;/author&gt;&lt;author&gt;Wendt, Michael D&lt;/author&gt;&lt;/authors&gt;&lt;/contributors&gt;&lt;titles&gt;&lt;title&gt;Beyond the rule of 5: lessons learned from AbbVie’s drugs and compound collection: miniperspective&lt;/title&gt;&lt;secondary-title&gt;Journal of medicinal chemistry&lt;/secondary-title&gt;&lt;/titles&gt;&lt;periodical&gt;&lt;full-title&gt;Journal of Medicinal Chemistry&lt;/full-title&gt;&lt;/periodical&gt;&lt;pages&gt;2636-2651&lt;/pages&gt;&lt;volume&gt;61&lt;/volume&gt;&lt;number&gt;7&lt;/number&gt;&lt;dates&gt;&lt;year&gt;2017&lt;/year&gt;&lt;/dates&gt;&lt;isbn&gt;0022-2623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DeGoey et al., 2017)</w:t>
      </w:r>
      <w:r>
        <w:fldChar w:fldCharType="end"/>
      </w:r>
    </w:p>
    <w:p w14:paraId="66BF84A8" w14:textId="677DEB14" w:rsidR="00A05D7E" w:rsidRPr="00FE13C0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="006813A9" w:rsidRPr="006813A9">
        <w:rPr>
          <w:lang w:val="sv-SE"/>
        </w:rPr>
        <w:instrText xml:space="preserve"> ADDIN EN.CITE &lt;EndNote&gt;&lt;Cite&gt;&lt;Author&gt;Giroud&lt;/Author&gt;&lt;Year&gt;2018&lt;/Year&gt;&lt;RecNum&gt;107&lt;/RecNum&gt;&lt;DisplayText&gt;(Giroud, Dietzel, et al., 2018)&lt;/DisplayText&gt;&lt;record&gt;&lt;rec-number&gt;107&lt;/rec-number&gt;&lt;foreign-keys&gt;&lt;key app="EN" db-id="zzsae0zx2ddsaueaa0f590xadxwr9wf55rd9" timestamp="1712037170"&gt;107&lt;/key&gt;&lt;/foreign-keys&gt;&lt;ref-type name="Journal Article"&gt;17&lt;/ref-type&gt;&lt;contributors&gt;&lt;authors&gt;&lt;author&gt;Giroud, Maude&lt;/author&gt;&lt;author&gt;Dietzel, Uwe&lt;/author&gt;&lt;author&gt;Anselm, Lilli&lt;/author&gt;&lt;author&gt;Banner, David&lt;/author&gt;&lt;author&gt;Kuglstatter, Andreas&lt;/author&gt;&lt;author&gt;Benz, Jorg&lt;/author&gt;&lt;author&gt;Blanc, Jean-Baptiste&lt;/author&gt;&lt;author&gt;Gaufreteau, Delphine&lt;/author&gt;&lt;author&gt;Liu, Haixia&lt;/author&gt;&lt;author&gt;Lin, Xianfeng&lt;/author&gt;&lt;/authors&gt;&lt;/contributors&gt;&lt;titles&gt;&lt;title&gt;Repurposing a library of human cathepsin L ligands: identification of macrocyclic lactams as potent rhodesain and trypanosoma brucei inhibitors&lt;/title&gt;&lt;secondary-title&gt;Journal of medicinal chemistry&lt;/secondary-title&gt;&lt;/titles&gt;&lt;periodical&gt;&lt;full-title&gt;Journal of Medicinal Chemistry&lt;/full-title&gt;&lt;/periodical&gt;&lt;pages&gt;3350-3369&lt;/pages&gt;&lt;volume&gt;61&lt;/volume&gt;&lt;number&gt;8&lt;/number&gt;&lt;dates&gt;&lt;year&gt;2018&lt;/year&gt;&lt;/dates&gt;&lt;isbn&gt;0022-2623&lt;/isbn&gt;&lt;urls&gt;&lt;/urls&gt;&lt;/record&gt;&lt;/Cite&gt;&lt;/EndNote&gt;</w:instrText>
      </w:r>
      <w:r>
        <w:fldChar w:fldCharType="separate"/>
      </w:r>
      <w:r w:rsidR="006813A9" w:rsidRPr="006813A9">
        <w:rPr>
          <w:noProof/>
          <w:lang w:val="sv-SE"/>
        </w:rPr>
        <w:t>(Giroud, Dietzel, et al., 2018)</w:t>
      </w:r>
      <w:r>
        <w:fldChar w:fldCharType="end"/>
      </w:r>
    </w:p>
    <w:p w14:paraId="7F606C9B" w14:textId="1F503067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Rossi Sebastiano&lt;/Author&gt;&lt;Year&gt;2018&lt;/Year&gt;&lt;RecNum&gt;108&lt;/RecNum&gt;&lt;DisplayText&gt;(Rossi Sebastiano et al., 2018)&lt;/DisplayText&gt;&lt;record&gt;&lt;rec-number&gt;108&lt;/rec-number&gt;&lt;foreign-keys&gt;&lt;key app="EN" db-id="zzsae0zx2ddsaueaa0f590xadxwr9wf55rd9" timestamp="1712037208"&gt;108&lt;/key&gt;&lt;/foreign-keys&gt;&lt;ref-type name="Journal Article"&gt;17&lt;/ref-type&gt;&lt;contributors&gt;&lt;authors&gt;&lt;author&gt;Rossi Sebastiano, Matteo&lt;/author&gt;&lt;author&gt;Doak, Bradley C&lt;/author&gt;&lt;author&gt;Backlund, Maria&lt;/author&gt;&lt;author&gt;Poongavanam, Vasanthanathan&lt;/author&gt;&lt;author&gt;Over, Björn&lt;/author&gt;&lt;author&gt;Ermondi, Giuseppe&lt;/author&gt;&lt;author&gt;Caron, Giulia&lt;/author&gt;&lt;author&gt;Matsson, Pär&lt;/author&gt;&lt;author&gt;Kihlberg, Jan&lt;/author&gt;&lt;/authors&gt;&lt;/contributors&gt;&lt;titles&gt;&lt;title&gt;Impact of dynamically exposed polarity on permeability and solubility of chameleonic drugs beyond the rule of 5&lt;/title&gt;&lt;secondary-title&gt;Journal of medicinal chemistry&lt;/secondary-title&gt;&lt;/titles&gt;&lt;periodical&gt;&lt;full-title&gt;Journal of Medicinal Chemistry&lt;/full-title&gt;&lt;/periodical&gt;&lt;pages&gt;4189-4202&lt;/pages&gt;&lt;volume&gt;61&lt;/volume&gt;&lt;number&gt;9&lt;/number&gt;&lt;dates&gt;&lt;year&gt;2018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Rossi Sebastiano et al., 2018)</w:t>
      </w:r>
      <w:r>
        <w:fldChar w:fldCharType="end"/>
      </w:r>
    </w:p>
    <w:p w14:paraId="7E45FDC6" w14:textId="127A6619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Mackman&lt;/Author&gt;&lt;Year&gt;2018&lt;/Year&gt;&lt;RecNum&gt;109&lt;/RecNum&gt;&lt;DisplayText&gt;(Mackman et al., 2018)&lt;/DisplayText&gt;&lt;record&gt;&lt;rec-number&gt;109&lt;/rec-number&gt;&lt;foreign-keys&gt;&lt;key app="EN" db-id="zzsae0zx2ddsaueaa0f590xadxwr9wf55rd9" timestamp="1712037252"&gt;109&lt;/key&gt;&lt;/foreign-keys&gt;&lt;ref-type name="Journal Article"&gt;17&lt;/ref-type&gt;&lt;contributors&gt;&lt;authors&gt;&lt;author&gt;Mackman, Richard L&lt;/author&gt;&lt;author&gt;Steadman, Victoria A&lt;/author&gt;&lt;author&gt;Dean, David K&lt;/author&gt;&lt;author&gt;Jansa, Petr&lt;/author&gt;&lt;author&gt;Poullennec, Karine G&lt;/author&gt;&lt;author&gt;Appleby, Todd&lt;/author&gt;&lt;author&gt;Austin, Carol&lt;/author&gt;&lt;author&gt;Blakemore, Caroline A&lt;/author&gt;&lt;author&gt;Cai, Ruby&lt;/author&gt;&lt;author&gt;Cannizzaro, Carina&lt;/author&gt;&lt;/authors&gt;&lt;/contributors&gt;&lt;titles&gt;&lt;title&gt;Discovery of a potent and orally bioavailable cyclophilin inhibitor derived from the sanglifehrin macrocycle&lt;/title&gt;&lt;secondary-title&gt;Journal of Medicinal Chemistry&lt;/secondary-title&gt;&lt;/titles&gt;&lt;periodical&gt;&lt;full-title&gt;Journal of Medicinal Chemistry&lt;/full-title&gt;&lt;/periodical&gt;&lt;pages&gt;9473-9499&lt;/pages&gt;&lt;volume&gt;61&lt;/volume&gt;&lt;number&gt;21&lt;/number&gt;&lt;dates&gt;&lt;year&gt;2018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Mackman et al., 2018)</w:t>
      </w:r>
      <w:r>
        <w:fldChar w:fldCharType="end"/>
      </w:r>
    </w:p>
    <w:p w14:paraId="56497181" w14:textId="6FCF3B2E" w:rsidR="00A05D7E" w:rsidRPr="00A05D7E" w:rsidRDefault="00A05D7E" w:rsidP="003C4546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Li&lt;/Author&gt;&lt;Year&gt;2018&lt;/Year&gt;&lt;RecNum&gt;110&lt;/RecNum&gt;&lt;DisplayText&gt;(Li et al., 2018)&lt;/DisplayText&gt;&lt;record&gt;&lt;rec-number&gt;110&lt;/rec-number&gt;&lt;foreign-keys&gt;&lt;key app="EN" db-id="zzsae0zx2ddsaueaa0f590xadxwr9wf55rd9" timestamp="1712037285"&gt;110&lt;/key&gt;&lt;/foreign-keys&gt;&lt;ref-type name="Journal Article"&gt;17&lt;/ref-type&gt;&lt;contributors&gt;&lt;authors&gt;&lt;author&gt;Li, Daqiang&lt;/author&gt;&lt;author&gt;Zhang, Xiaotuan&lt;/author&gt;&lt;author&gt;Ma, Xiaodong&lt;/author&gt;&lt;author&gt;Xu, Lei&lt;/author&gt;&lt;author&gt;Yu, Jianjun&lt;/author&gt;&lt;author&gt;Gao, Lixin&lt;/author&gt;&lt;author&gt;Hu, Xiaobei&lt;/author&gt;&lt;author&gt;Zhang, Jiankang&lt;/author&gt;&lt;author&gt;Dong, Xiaowu&lt;/author&gt;&lt;author&gt;Li, Jia&lt;/author&gt;&lt;/authors&gt;&lt;/contributors&gt;&lt;titles&gt;&lt;title&gt;Development of macrocyclic peptides containing epoxyketone with oral availability as proteasome inhibitors&lt;/title&gt;&lt;secondary-title&gt;Journal of medicinal chemistry&lt;/secondary-title&gt;&lt;/titles&gt;&lt;periodical&gt;&lt;full-title&gt;Journal of Medicinal Chemistry&lt;/full-title&gt;&lt;/periodical&gt;&lt;pages&gt;9177-9204&lt;/pages&gt;&lt;volume&gt;61&lt;/volume&gt;&lt;number&gt;20&lt;/number&gt;&lt;dates&gt;&lt;year&gt;2018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Li et al., 2018)</w:t>
      </w:r>
      <w:r>
        <w:fldChar w:fldCharType="end"/>
      </w:r>
    </w:p>
    <w:bookmarkEnd w:id="3"/>
    <w:p w14:paraId="77C037F5" w14:textId="2F933863" w:rsidR="00A05D7E" w:rsidRPr="00A05D7E" w:rsidRDefault="00A05D7E" w:rsidP="00A05D7E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A05D7E">
        <w:rPr>
          <w:lang w:val="sv-SE"/>
        </w:rPr>
        <w:instrText xml:space="preserve"> ADDIN EN.CITE &lt;EndNote&gt;&lt;Cite&gt;&lt;Author&gt;Naylor&lt;/Author&gt;&lt;Year&gt;2018&lt;/Year&gt;&lt;RecNum&gt;111&lt;/RecNum&gt;&lt;DisplayText&gt;(Naylor et al., 2018)&lt;/DisplayText&gt;&lt;record&gt;&lt;rec-number&gt;111&lt;/rec-number&gt;&lt;foreign-keys&gt;&lt;key app="EN" db-id="zzsae0zx2ddsaueaa0f590xadxwr9wf55rd9" timestamp="1712037317"&gt;111&lt;/key&gt;&lt;/foreign-keys&gt;&lt;ref-type name="Journal Article"&gt;17&lt;/ref-type&gt;&lt;contributors&gt;&lt;authors&gt;&lt;author&gt;Naylor, Matthew R&lt;/author&gt;&lt;author&gt;Ly, Andrew M&lt;/author&gt;&lt;author&gt;Handford, Mason J&lt;/author&gt;&lt;author&gt;Ramos, Daniel P&lt;/author&gt;&lt;author&gt;Pye, Cameron R&lt;/author&gt;&lt;author&gt;Furukawa, Akihiro&lt;/author&gt;&lt;author&gt;Klein, Victoria G&lt;/author&gt;&lt;author&gt;Noland, Ryan P&lt;/author&gt;&lt;author&gt;Edmondson, Quinn&lt;/author&gt;&lt;author&gt;Turmon, Alexandra C&lt;/author&gt;&lt;/authors&gt;&lt;/contributors&gt;&lt;titles&gt;&lt;title&gt;Lipophilic permeability efficiency reconciles the opposing roles of lipophilicity in membrane permeability and aqueous solubility&lt;/title&gt;&lt;secondary-title&gt;Journal of medicinal chemistry&lt;/secondary-title&gt;&lt;/titles&gt;&lt;periodical&gt;&lt;full-title&gt;Journal of Medicinal Chemistry&lt;/full-title&gt;&lt;/periodical&gt;&lt;pages&gt;11169-11182&lt;/pages&gt;&lt;volume&gt;61&lt;/volume&gt;&lt;number&gt;24&lt;/number&gt;&lt;dates&gt;&lt;year&gt;2018&lt;/year&gt;&lt;/dates&gt;&lt;isbn&gt;0022-2623&lt;/isbn&gt;&lt;urls&gt;&lt;/urls&gt;&lt;/record&gt;&lt;/Cite&gt;&lt;/EndNote&gt;</w:instrText>
      </w:r>
      <w:r>
        <w:fldChar w:fldCharType="separate"/>
      </w:r>
      <w:r w:rsidRPr="00A05D7E">
        <w:rPr>
          <w:noProof/>
          <w:lang w:val="sv-SE"/>
        </w:rPr>
        <w:t>(Naylor et al., 2018)</w:t>
      </w:r>
      <w:r>
        <w:fldChar w:fldCharType="end"/>
      </w:r>
    </w:p>
    <w:p w14:paraId="358B4BEF" w14:textId="295355BD" w:rsidR="00A05D7E" w:rsidRPr="00FE13C0" w:rsidRDefault="00A05D7E" w:rsidP="00A05D7E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Engelhardt&lt;/Author&gt;&lt;Year&gt;2019&lt;/Year&gt;&lt;RecNum&gt;112&lt;/RecNum&gt;&lt;DisplayText&gt;(Engelhardt et al., 2019)&lt;/DisplayText&gt;&lt;record&gt;&lt;rec-number&gt;112&lt;/rec-number&gt;&lt;foreign-keys&gt;&lt;key app="EN" db-id="zzsae0zx2ddsaueaa0f590xadxwr9wf55rd9" timestamp="1712037348"&gt;112&lt;/key&gt;&lt;/foreign-keys&gt;&lt;ref-type name="Journal Article"&gt;17&lt;/ref-type&gt;&lt;contributors&gt;&lt;authors&gt;&lt;author&gt;Engelhardt, Harald&lt;/author&gt;&lt;author&gt;Böse, Dietrich&lt;/author&gt;&lt;author&gt;Petronczki, Mark&lt;/author&gt;&lt;author&gt;Scharn, Dirk&lt;/author&gt;&lt;author&gt;Bader, Gerd&lt;/author&gt;&lt;author&gt;Baum, Anke&lt;/author&gt;&lt;author&gt;Bergner, Andreas&lt;/author&gt;&lt;author&gt;Chong, Eugene&lt;/author&gt;&lt;author&gt;Döbel, Sandra&lt;/author&gt;&lt;author&gt;Egger, Georg&lt;/author&gt;&lt;/authors&gt;&lt;/contributors&gt;&lt;titles&gt;&lt;title&gt;Start selective and rigidify: the discovery path toward a next generation of EGFR tyrosine kinase inhibitors&lt;/title&gt;&lt;secondary-title&gt;Journal of medicinal chemistry&lt;/secondary-title&gt;&lt;/titles&gt;&lt;periodical&gt;&lt;full-title&gt;Journal of Medicinal Chemistry&lt;/full-title&gt;&lt;/periodical&gt;&lt;pages&gt;10272-10293&lt;/pages&gt;&lt;volume&gt;62&lt;/volume&gt;&lt;number&gt;22&lt;/number&gt;&lt;dates&gt;&lt;year&gt;2019&lt;/year&gt;&lt;/dates&gt;&lt;isbn&gt;0022-2623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Engelhardt et al., 2019)</w:t>
      </w:r>
      <w:r>
        <w:fldChar w:fldCharType="end"/>
      </w:r>
    </w:p>
    <w:p w14:paraId="434B042B" w14:textId="4A24B50B" w:rsidR="00FE13C0" w:rsidRDefault="00FE13C0" w:rsidP="00A05D7E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Himmelbauer&lt;/Author&gt;&lt;Year&gt;2019&lt;/Year&gt;&lt;RecNum&gt;113&lt;/RecNum&gt;&lt;DisplayText&gt;(Himmelbauer et al., 2019)&lt;/DisplayText&gt;&lt;record&gt;&lt;rec-number&gt;113&lt;/rec-number&gt;&lt;foreign-keys&gt;&lt;key app="EN" db-id="zzsae0zx2ddsaueaa0f590xadxwr9wf55rd9" timestamp="1712037386"&gt;113&lt;/key&gt;&lt;/foreign-keys&gt;&lt;ref-type name="Journal Article"&gt;17&lt;/ref-type&gt;&lt;contributors&gt;&lt;authors&gt;&lt;author&gt;Himmelbauer, Martin K&lt;/author&gt;&lt;author&gt;Xin, Zhili&lt;/author&gt;&lt;author&gt;Jones, J Howard&lt;/author&gt;&lt;author&gt;Enyedy, Istvan&lt;/author&gt;&lt;author&gt;King, Kristopher&lt;/author&gt;&lt;author&gt;Marcotte, Douglas J&lt;/author&gt;&lt;author&gt;Murugan, Paramasivam&lt;/author&gt;&lt;author&gt;Santoro, Joseph C&lt;/author&gt;&lt;author&gt;Hesson, Thomas&lt;/author&gt;&lt;author&gt;Spilker, Kerri&lt;/author&gt;&lt;/authors&gt;&lt;/contributors&gt;&lt;titles&gt;&lt;title&gt;Rational design and optimization of a novel class of macrocyclic apoptosis signal-regulating kinase 1 inhibitors&lt;/title&gt;&lt;secondary-title&gt;Journal of medicinal chemistry&lt;/secondary-title&gt;&lt;/titles&gt;&lt;periodical&gt;&lt;full-title&gt;Journal of Medicinal Chemistry&lt;/full-title&gt;&lt;/periodical&gt;&lt;pages&gt;10740-10756&lt;/pages&gt;&lt;volume&gt;62&lt;/volume&gt;&lt;number&gt;23&lt;/number&gt;&lt;dates&gt;&lt;year&gt;2019&lt;/year&gt;&lt;/dates&gt;&lt;isbn&gt;0022-2623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Himmelbauer et al., 2019)</w:t>
      </w:r>
      <w:r>
        <w:fldChar w:fldCharType="end"/>
      </w:r>
      <w:r w:rsidRPr="00FE13C0">
        <w:rPr>
          <w:lang w:val="sv-SE"/>
        </w:rPr>
        <w:t>’</w:t>
      </w:r>
    </w:p>
    <w:p w14:paraId="75057DA6" w14:textId="236D2C73" w:rsidR="00FE13C0" w:rsidRPr="006813A9" w:rsidRDefault="00FE13C0" w:rsidP="00A05D7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 w:rsidRPr="006813A9">
        <w:rPr>
          <w:lang w:val="sv-SE"/>
        </w:rPr>
        <w:instrText xml:space="preserve"> ADDIN EN.CITE &lt;EndNote&gt;&lt;Cite&gt;&lt;Author&gt;Rescourio&lt;/Author&gt;&lt;Year&gt;2019&lt;/Year&gt;&lt;RecNum&gt;114&lt;/RecNum&gt;&lt;DisplayText&gt;(Rescourio et al., 2019)&lt;/DisplayText&gt;&lt;record&gt;&lt;rec-number&gt;114&lt;/rec-number&gt;&lt;foreign-keys&gt;&lt;key app="EN" db-id="zzsae0zx2ddsaueaa0f590xadxwr9wf55rd9" timestamp="1712037426"&gt;114&lt;/key&gt;&lt;/foreign-keys&gt;&lt;ref-type name="Journal Article"&gt;17&lt;/ref-type&gt;&lt;contributors&gt;&lt;authors&gt;&lt;author&gt;Rescourio, Gwenaella&lt;/author&gt;&lt;author&gt;Gonzalez, Ana Z&lt;/author&gt;&lt;author&gt;Jabri, Salman&lt;/author&gt;&lt;author&gt;Belmontes, Brian&lt;/author&gt;&lt;author&gt;Moody, Gordon&lt;/author&gt;&lt;author&gt;Whittington, Doug&lt;/author&gt;&lt;author&gt;Huang, Xin&lt;/author&gt;&lt;author&gt;Caenepeel, Sean&lt;/author&gt;&lt;author&gt;Cardozo, Mario&lt;/author&gt;&lt;author&gt;Cheng, Alan C&lt;/author&gt;&lt;/authors&gt;&lt;/contributors&gt;&lt;titles&gt;&lt;title&gt;Discovery and in vivo evaluation of macrocyclic Mcl-1 inhibitors featuring an </w:instrText>
      </w:r>
      <w:r>
        <w:rPr>
          <w:lang w:val="sv-SE"/>
        </w:rPr>
        <w:instrText>α</w:instrText>
      </w:r>
      <w:r w:rsidRPr="006813A9">
        <w:rPr>
          <w:lang w:val="sv-SE"/>
        </w:rPr>
        <w:instrText>-hydroxy phenylacetic acid pharmacophore or bioisostere&lt;/title&gt;&lt;secondary-title&gt;Journal of Medicinal Chemistry&lt;/secondary-title&gt;&lt;/titles&gt;&lt;periodical&gt;&lt;full-title&gt;Journal of Medicinal Chemistry&lt;/full-title&gt;&lt;/periodical&gt;&lt;pages&gt;10258-10271&lt;/pages&gt;&lt;volume&gt;62&lt;/volume&gt;&lt;number&gt;22&lt;/number&gt;&lt;dates&gt;&lt;year&gt;2019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 w:rsidRPr="006813A9">
        <w:rPr>
          <w:noProof/>
          <w:lang w:val="sv-SE"/>
        </w:rPr>
        <w:t>(Rescourio et al., 2019)</w:t>
      </w:r>
      <w:r>
        <w:rPr>
          <w:lang w:val="sv-SE"/>
        </w:rPr>
        <w:fldChar w:fldCharType="end"/>
      </w:r>
    </w:p>
    <w:p w14:paraId="47DD30CD" w14:textId="510DCE1E" w:rsidR="00FE13C0" w:rsidRPr="006813A9" w:rsidRDefault="00FE13C0" w:rsidP="00A05D7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 w:rsidRPr="006813A9">
        <w:rPr>
          <w:lang w:val="sv-SE"/>
        </w:rPr>
        <w:instrText xml:space="preserve"> ADDIN EN.CITE &lt;EndNote&gt;&lt;Cite&gt;&lt;Author&gt;Houštecká&lt;/Author&gt;&lt;Year&gt;2020&lt;/Year&gt;&lt;RecNum&gt;115&lt;/RecNum&gt;&lt;DisplayText&gt;(Houštecká et al., 2020)&lt;/DisplayText&gt;&lt;record&gt;&lt;rec-number&gt;115&lt;/rec-number&gt;&lt;foreign-keys&gt;&lt;key app="EN" db-id="zzsae0zx2ddsaueaa0f590xadxwr9wf55rd9" timestamp="1712037462"&gt;115&lt;/key&gt;&lt;/foreign-keys&gt;&lt;ref-type name="Journal Article"&gt;17&lt;/ref-type&gt;&lt;contributors&gt;&lt;authors&gt;&lt;author&gt;Houštecká, Radka&lt;/author&gt;&lt;author&gt;Hadzima, Martin&lt;/author&gt;&lt;author&gt;Fanfrlik, Jindrich&lt;/author&gt;&lt;author&gt;Brynda, Jiri&lt;/author&gt;&lt;author&gt;Pallová, Lenka&lt;/author&gt;&lt;author&gt;Hánová, Iva&lt;/author&gt;&lt;author&gt;Mertlíková-Kaiserová, Helena&lt;/author&gt;&lt;author&gt;Lepsik, Martin&lt;/author&gt;&lt;author&gt;Horn, Martin&lt;/author&gt;&lt;author&gt;Smrčina, Martin&lt;/author&gt;&lt;/authors&gt;&lt;/contributors&gt;&lt;titles&gt;&lt;title&gt;Biomimetic Macrocyclic Inhibitors of Human Cathepsin D: Structure–Activity Relationship and Binding Mode Analysis&lt;/title&gt;&lt;secondary-title&gt;Journal of medicinal chemistry&lt;/secondary-title&gt;&lt;/titles&gt;&lt;periodical&gt;&lt;full-title&gt;Journal of Medicinal Chemistry&lt;/full-title&gt;&lt;/periodical&gt;&lt;pages&gt;1576-1596&lt;/pages&gt;&lt;volume&gt;63&lt;/volume&gt;&lt;number&gt;4&lt;/number&gt;&lt;dates&gt;&lt;year&gt;2020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 w:rsidRPr="006813A9">
        <w:rPr>
          <w:noProof/>
          <w:lang w:val="sv-SE"/>
        </w:rPr>
        <w:t>(Houštecká et al., 2020)</w:t>
      </w:r>
      <w:r>
        <w:rPr>
          <w:lang w:val="sv-SE"/>
        </w:rPr>
        <w:fldChar w:fldCharType="end"/>
      </w:r>
    </w:p>
    <w:bookmarkStart w:id="4" w:name="OLE_LINK5"/>
    <w:p w14:paraId="5C2B386C" w14:textId="09B34DDE" w:rsidR="00FE13C0" w:rsidRPr="00FE13C0" w:rsidRDefault="00FE13C0" w:rsidP="00A05D7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Corte&lt;/Author&gt;&lt;Year&gt;2019&lt;/Year&gt;&lt;RecNum&gt;116&lt;/RecNum&gt;&lt;DisplayText&gt;(Corte et al., 2019)&lt;/DisplayText&gt;&lt;record&gt;&lt;rec-number&gt;116&lt;/rec-number&gt;&lt;foreign-keys&gt;&lt;key app="EN" db-id="zzsae0zx2ddsaueaa0f590xadxwr9wf55rd9" timestamp="1712037499"&gt;116&lt;/key&gt;&lt;/foreign-keys&gt;&lt;ref-type name="Journal Article"&gt;17&lt;/ref-type&gt;&lt;contributors&gt;&lt;authors&gt;&lt;author&gt;Corte, James R&lt;/author&gt;&lt;author&gt;Pinto, Donald JP&lt;/author&gt;&lt;author&gt;Fang, Tianan&lt;/author&gt;&lt;author&gt;Osuna, Honey&lt;/author&gt;&lt;author&gt;Yang, Wu&lt;/author&gt;&lt;author&gt;Wang, Yufeng&lt;/author&gt;&lt;author&gt;Lai, Amy&lt;/author&gt;&lt;author&gt;Clark, Charles G&lt;/author&gt;&lt;author&gt;Sun, Jung-Hui&lt;/author&gt;&lt;author&gt;Rampulla, Richard&lt;/author&gt;&lt;/authors&gt;&lt;/contributors&gt;&lt;titles&gt;&lt;title&gt;Potent, orally bioavailable, and efficacious macrocyclic inhibitors of factor XIa. Discovery of pyridine-based macrocycles possessing phenylazole carboxamide P1 groups&lt;/title&gt;&lt;secondary-title&gt;Journal of Medicinal Chemistry&lt;/secondary-title&gt;&lt;/titles&gt;&lt;periodical&gt;&lt;full-title&gt;Journal of Medicinal Chemistry&lt;/full-title&gt;&lt;/periodical&gt;&lt;pages&gt;784-803&lt;/pages&gt;&lt;volume&gt;63&lt;/volume&gt;&lt;number&gt;2&lt;/number&gt;&lt;dates&gt;&lt;year&gt;2019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Corte et al., 2019)</w:t>
      </w:r>
      <w:r>
        <w:rPr>
          <w:lang w:val="sv-SE"/>
        </w:rPr>
        <w:fldChar w:fldCharType="end"/>
      </w:r>
    </w:p>
    <w:bookmarkEnd w:id="4"/>
    <w:p w14:paraId="78277CA5" w14:textId="57B6EE15" w:rsidR="00FE13C0" w:rsidRPr="00FE13C0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Stefanucci&lt;/Author&gt;&lt;Year&gt;2019&lt;/Year&gt;&lt;RecNum&gt;117&lt;/RecNum&gt;&lt;DisplayText&gt;(Stefanucci et al., 2019)&lt;/DisplayText&gt;&lt;record&gt;&lt;rec-number&gt;117&lt;/rec-number&gt;&lt;foreign-keys&gt;&lt;key app="EN" db-id="zzsae0zx2ddsaueaa0f590xadxwr9wf55rd9" timestamp="1712037620"&gt;117&lt;/key&gt;&lt;/foreign-keys&gt;&lt;ref-type name="Journal Article"&gt;17&lt;/ref-type&gt;&lt;contributors&gt;&lt;authors&gt;&lt;author&gt;Stefanucci, Azzurra&lt;/author&gt;&lt;author&gt;Dimmito, Marilisa Pia&lt;/author&gt;&lt;author&gt;Macedonio, Giorgia&lt;/author&gt;&lt;author&gt;Ciarlo, Laura&lt;/author&gt;&lt;author&gt;Pieretti, Stefano&lt;/author&gt;&lt;author&gt;Novellino, Ettore&lt;/author&gt;&lt;author&gt;Lei, Wei&lt;/author&gt;&lt;author&gt;Barlow, Deborah&lt;/author&gt;&lt;author&gt;Houseknecht, Karen L&lt;/author&gt;&lt;author&gt;Streicher, John M&lt;/author&gt;&lt;/authors&gt;&lt;/contributors&gt;&lt;titles&gt;&lt;title&gt;Potent, efficacious, and stable cyclic opioid peptides with long lasting antinociceptive effect after peripheral administration&lt;/title&gt;&lt;secondary-title&gt;Journal of Medicinal Chemistry&lt;/secondary-title&gt;&lt;/titles&gt;&lt;periodical&gt;&lt;full-title&gt;Journal of Medicinal Chemistry&lt;/full-title&gt;&lt;/periodical&gt;&lt;pages&gt;2673-2687&lt;/pages&gt;&lt;volume&gt;63&lt;/volume&gt;&lt;number&gt;5&lt;/number&gt;&lt;dates&gt;&lt;year&gt;2019&lt;/year&gt;&lt;/dates&gt;&lt;isbn&gt;0022-2623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Stefanucci et al., 2019)</w:t>
      </w:r>
      <w:r>
        <w:fldChar w:fldCharType="end"/>
      </w:r>
    </w:p>
    <w:p w14:paraId="6CF3B068" w14:textId="6A2F8279" w:rsidR="00FE13C0" w:rsidRPr="00FE13C0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Hostalkova&lt;/Author&gt;&lt;Year&gt;2019&lt;/Year&gt;&lt;RecNum&gt;118&lt;/RecNum&gt;&lt;DisplayText&gt;(Hostalkova et al., 2019)&lt;/DisplayText&gt;&lt;record&gt;&lt;rec-number&gt;118&lt;/rec-number&gt;&lt;foreign-keys&gt;&lt;key app="EN" db-id="zzsae0zx2ddsaueaa0f590xadxwr9wf55rd9" timestamp="1712037655"&gt;118&lt;/key&gt;&lt;/foreign-keys&gt;&lt;ref-type name="Journal Article"&gt;17&lt;/ref-type&gt;&lt;contributors&gt;&lt;authors&gt;&lt;author&gt;Hostalkova, Anna&lt;/author&gt;&lt;author&gt;Marikova, Jana&lt;/author&gt;&lt;author&gt;Opletal, Lubomir&lt;/author&gt;&lt;author&gt;Korabecny, Jan&lt;/author&gt;&lt;author&gt;Hulcova, Daniela&lt;/author&gt;&lt;author&gt;Kunes, Jiri&lt;/author&gt;&lt;author&gt;Novakova, Lucie&lt;/author&gt;&lt;author&gt;Perez, Daniel I&lt;/author&gt;&lt;author&gt;Jun, Daniel&lt;/author&gt;&lt;author&gt;Kucera, Tomas&lt;/author&gt;&lt;/authors&gt;&lt;/contributors&gt;&lt;titles&gt;&lt;title&gt;Isoquinoline alkaloids from Berberis vulgaris as potential lead compounds for the treatment of Alzheimer’s disease&lt;/title&gt;&lt;secondary-title&gt;Journal of natural products&lt;/secondary-title&gt;&lt;/titles&gt;&lt;periodical&gt;&lt;full-title&gt;Journal of natural products&lt;/full-title&gt;&lt;/periodical&gt;&lt;pages&gt;239-248&lt;/pages&gt;&lt;volume&gt;82&lt;/volume&gt;&lt;number&gt;2&lt;/number&gt;&lt;dates&gt;&lt;year&gt;2019&lt;/year&gt;&lt;/dates&gt;&lt;isbn&gt;0163-3864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Hostalkova et al., 2019)</w:t>
      </w:r>
      <w:r>
        <w:fldChar w:fldCharType="end"/>
      </w:r>
    </w:p>
    <w:p w14:paraId="475CEAAC" w14:textId="47D408E0" w:rsidR="00FE13C0" w:rsidRPr="00FE13C0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Tyagi&lt;/Author&gt;&lt;Year&gt;2018&lt;/Year&gt;&lt;RecNum&gt;119&lt;/RecNum&gt;&lt;DisplayText&gt;(Tyagi et al., 2018)&lt;/DisplayText&gt;&lt;record&gt;&lt;rec-number&gt;119&lt;/rec-number&gt;&lt;foreign-keys&gt;&lt;key app="EN" db-id="zzsae0zx2ddsaueaa0f590xadxwr9wf55rd9" timestamp="1712037704"&gt;119&lt;/key&gt;&lt;/foreign-keys&gt;&lt;ref-type name="Journal Article"&gt;17&lt;/ref-type&gt;&lt;contributors&gt;&lt;authors&gt;&lt;author&gt;Tyagi, Mohit&lt;/author&gt;&lt;author&gt;Poongavanam, Vasanthanathan&lt;/author&gt;&lt;author&gt;Lindhagen, Marika&lt;/author&gt;&lt;author&gt;Pettersen, Anna&lt;/author&gt;&lt;author&gt;Sj</w:instrText>
      </w:r>
      <w:r w:rsidRPr="00FE13C0">
        <w:rPr>
          <w:rFonts w:hint="eastAsia"/>
          <w:lang w:val="sv-SE"/>
        </w:rPr>
        <w:instrText>ö</w:instrText>
      </w:r>
      <w:r w:rsidRPr="00FE13C0">
        <w:rPr>
          <w:lang w:val="sv-SE"/>
        </w:rPr>
        <w:instrText>, Peter&lt;/author&gt;&lt;author&gt;Schiesser, Stefan&lt;/author&gt;&lt;author&gt;Kihlberg, Jan&lt;/author&gt;&lt;/authors&gt;&lt;/contributors&gt;&lt;titles&gt;&lt;title&gt;Toward the Design of Molecular Chameleons: Flexible Shielding of an Amide Bond Enhances Macrocycle Cell Permeability&lt;/title&gt;&lt;secondary-title&gt;Organic Letters&lt;/secondary-title&gt;&lt;/titles&gt;&lt;periodical&gt;&lt;full-title&gt;Organic Letters&lt;/full-title&gt;&lt;/periodical&gt;&lt;pages&gt;5737-5742&lt;/pages&gt;&lt;volume&gt;20&lt;/volume&gt;&lt;number&gt;18&lt;/number&gt;&lt;dates&gt;&lt;year&gt;2018&lt;/year&gt;&lt;pub-dates&gt;&lt;date&gt;2018/09/21&lt;/date&gt;&lt;/pub-dates&gt;&lt;/dates&gt;&lt;publisher&gt;American Chemical Society&lt;/publisher&gt;&lt;isbn&gt;1523-7060&lt;/isbn&gt;&lt;urls&gt;&lt;related-urls&gt;&lt;url&gt;https://doi.org/10.1021/acs.orglett.8b02447&lt;/url&gt;&lt;/related-urls&gt;&lt;/urls&gt;&lt;electronic-resource-num&gt;10.1021/acs.orglett.8b02447&lt;/electronic-resource-num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Tyagi et al., 2018)</w:t>
      </w:r>
      <w:r>
        <w:fldChar w:fldCharType="end"/>
      </w:r>
    </w:p>
    <w:p w14:paraId="6DA9A3DE" w14:textId="566559AE" w:rsidR="00FE13C0" w:rsidRPr="00FE13C0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Spencer&lt;/Author&gt;&lt;Year&gt;2020&lt;/Year&gt;&lt;RecNum&gt;120&lt;/RecNum&gt;&lt;DisplayText&gt;(Spencer et al., 2020)&lt;/DisplayText&gt;&lt;record&gt;&lt;rec-number&gt;120&lt;/rec-number&gt;&lt;foreign-keys&gt;&lt;key app="EN" db-id="zzsae0zx2ddsaueaa0f590xadxwr9wf55rd9" timestamp="1712037752"&gt;120&lt;/key&gt;&lt;/foreign-keys&gt;&lt;ref-type name="Journal Article"&gt;17&lt;/ref-type&gt;&lt;contributors&gt;&lt;authors&gt;&lt;author&gt;Spencer, Jonathan A&lt;/author&gt;&lt;author&gt;Baldwin, Ian R&lt;/author&gt;&lt;author&gt;Barton, Nick&lt;/author&gt;&lt;author&gt;Chung, Chun-Wa&lt;/author&gt;&lt;author&gt;Convery, M</w:instrText>
      </w:r>
      <w:r w:rsidRPr="00FE13C0">
        <w:rPr>
          <w:rFonts w:hint="eastAsia"/>
          <w:lang w:val="sv-SE"/>
        </w:rPr>
        <w:instrText>á</w:instrText>
      </w:r>
      <w:r w:rsidRPr="00FE13C0">
        <w:rPr>
          <w:lang w:val="sv-SE"/>
        </w:rPr>
        <w:instrText xml:space="preserve">ire A&lt;/author&gt;&lt;author&gt;Edwards, Christopher D&lt;/author&gt;&lt;author&gt;Jamieson, Craig&lt;/author&gt;&lt;author&gt;Mallett, David N&lt;/author&gt;&lt;author&gt;Rowedder, James E&lt;/author&gt;&lt;author&gt;Rowland, Paul&lt;/author&gt;&lt;/authors&gt;&lt;/contributors&gt;&lt;titles&gt;&lt;title&gt;Design and development of a macrocyclic series targeting phosphoinositide 3-Kinase </w:instrText>
      </w:r>
      <w:r>
        <w:instrText>δ</w:instrText>
      </w:r>
      <w:r w:rsidRPr="00FE13C0">
        <w:rPr>
          <w:lang w:val="sv-SE"/>
        </w:rPr>
        <w:instrText>&lt;/title&gt;&lt;secondary-title&gt;ACS Medicinal Chemistry Letters&lt;/secondary-title&gt;&lt;/titles&gt;&lt;periodical&gt;&lt;full-title&gt;ACS Medicinal Chemistry Letters&lt;/full-title&gt;&lt;/periodical&gt;&lt;pages&gt;1386-1391&lt;/pages&gt;&lt;volume&gt;11&lt;/volume&gt;&lt;number&gt;7&lt;/number&gt;&lt;dates&gt;&lt;year&gt;2020&lt;/year&gt;&lt;/dates&gt;&lt;isbn&gt;1948-5875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Spencer et al., 2020)</w:t>
      </w:r>
      <w:r>
        <w:fldChar w:fldCharType="end"/>
      </w:r>
    </w:p>
    <w:p w14:paraId="370DC0ED" w14:textId="6F63618A" w:rsidR="00FE13C0" w:rsidRPr="00FE13C0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FE13C0">
        <w:rPr>
          <w:lang w:val="sv-SE"/>
        </w:rPr>
        <w:instrText xml:space="preserve"> ADDIN EN.CITE &lt;EndNote&gt;&lt;Cite&gt;&lt;Author&gt;Begnini&lt;/Author&gt;&lt;Year&gt;2021&lt;/Year&gt;&lt;RecNum&gt;121&lt;/RecNum&gt;&lt;DisplayText&gt;(Begnini et al., 2021)&lt;/DisplayText&gt;&lt;record&gt;&lt;rec-number&gt;121&lt;/rec-number&gt;&lt;foreign-keys&gt;&lt;key app="EN" db-id="zzsae0zx2ddsaueaa0f590xadxwr9wf55rd9" timestamp="1712037828"&gt;121&lt;/key&gt;&lt;/foreign-keys&gt;&lt;ref-type name="Journal Article"&gt;17&lt;/ref-type&gt;&lt;contributors&gt;&lt;authors&gt;&lt;author&gt;Begnini, Fabio&lt;/author&gt;&lt;author&gt;Poongavanam, Vasanthanathan&lt;/author&gt;&lt;author&gt;Atilaw, Yoseph&lt;/author&gt;&lt;author&gt;Erdelyi, Mate&lt;/author&gt;&lt;author&gt;Schiesser, Stefan&lt;/author&gt;&lt;author&gt;Kihlberg, Jan&lt;/author&gt;&lt;/authors&gt;&lt;/contributors&gt;&lt;titles&gt;&lt;title&gt;Cell permeability of isomeric macrocycles: Predictions and NMR studies&lt;/title&gt;&lt;secondary-title&gt;ACS Medicinal Chemistry Letters&lt;/secondary-title&gt;&lt;/titles&gt;&lt;periodical&gt;&lt;full-title&gt;ACS Medicinal Chemistry Letters&lt;/full-title&gt;&lt;/periodical&gt;&lt;pages&gt;983-990&lt;/pages&gt;&lt;volume&gt;12&lt;/volume&gt;&lt;number&gt;6&lt;/number&gt;&lt;dates&gt;&lt;year&gt;2021&lt;/year&gt;&lt;/dates&gt;&lt;isbn&gt;1948-5875&lt;/isbn&gt;&lt;urls&gt;&lt;/urls&gt;&lt;/record&gt;&lt;/Cite&gt;&lt;/EndNote&gt;</w:instrText>
      </w:r>
      <w:r>
        <w:fldChar w:fldCharType="separate"/>
      </w:r>
      <w:r w:rsidRPr="00FE13C0">
        <w:rPr>
          <w:noProof/>
          <w:lang w:val="sv-SE"/>
        </w:rPr>
        <w:t>(Begnini et al., 2021)</w:t>
      </w:r>
      <w:r>
        <w:fldChar w:fldCharType="end"/>
      </w:r>
    </w:p>
    <w:p w14:paraId="2BBCE6D3" w14:textId="432AF9EF" w:rsidR="00FE13C0" w:rsidRDefault="00FE13C0" w:rsidP="00FE13C0">
      <w:pPr>
        <w:pStyle w:val="EndNoteBibliography"/>
        <w:ind w:left="720" w:hanging="720"/>
      </w:pPr>
      <w:r>
        <w:fldChar w:fldCharType="begin"/>
      </w:r>
      <w:r>
        <w:instrText xml:space="preserve"> ADDIN EN.CITE &lt;EndNote&gt;&lt;Cite&gt;&lt;Author&gt;Cee&lt;/Author&gt;&lt;Year&gt;2016&lt;/Year&gt;&lt;RecNum&gt;122&lt;/RecNum&gt;&lt;DisplayText&gt;(Cee et al., 2016)&lt;/DisplayText&gt;&lt;record&gt;&lt;rec-number&gt;122&lt;/rec-number&gt;&lt;foreign-keys&gt;&lt;key app="EN" db-id="zzsae0zx2ddsaueaa0f590xadxwr9wf55rd9" timestamp="1712037889"&gt;122&lt;/key&gt;&lt;/foreign-keys&gt;&lt;ref-type name="Journal Article"&gt;17&lt;/ref-type&gt;&lt;contributors&gt;&lt;authors&gt;&lt;author&gt;Cee, Victor J&lt;/author&gt;&lt;author&gt;Chavez Jr, Frank&lt;/author&gt;&lt;author&gt;Herberich, Bradley&lt;/author&gt;&lt;author&gt;Lanman, Brian A&lt;/author&gt;&lt;author&gt;Pettus, Liping H&lt;/author&gt;&lt;author&gt;Reed, Anthony B&lt;/author&gt;&lt;author&gt;Wu, Bin&lt;/author&gt;&lt;author&gt;Wurz, Ryan P&lt;/author&gt;&lt;author&gt;Andrews, Kristin L&lt;/author&gt;&lt;author&gt;Chen, Jie&lt;/author&gt;&lt;/authors&gt;&lt;/contributors&gt;&lt;titles&gt;&lt;title&gt;Discovery and optimization of macrocyclic quinoxaline-pyrrolo-dihydropiperidinones as potent pim-1/2 kinase inhibitors&lt;/title&gt;&lt;secondary-title&gt;ACS Medicinal Chemistry Letters&lt;/secondary-title&gt;&lt;/titles&gt;&lt;periodical&gt;&lt;full-title&gt;ACS Medicinal Chemistry Letters&lt;/full-title&gt;&lt;/periodical&gt;&lt;pages&gt;408-412&lt;/pages&gt;&lt;volume&gt;7&lt;/volume&gt;&lt;number&gt;4&lt;/number&gt;&lt;dates&gt;&lt;year&gt;2016&lt;/year&gt;&lt;/dates&gt;&lt;isbn&gt;1948-5875&lt;/isbn&gt;&lt;urls&gt;&lt;/urls&gt;&lt;/record&gt;&lt;/Cite&gt;&lt;/EndNote&gt;</w:instrText>
      </w:r>
      <w:r>
        <w:fldChar w:fldCharType="separate"/>
      </w:r>
      <w:r>
        <w:rPr>
          <w:noProof/>
        </w:rPr>
        <w:t>(Cee et al., 2016)</w:t>
      </w:r>
      <w:r>
        <w:fldChar w:fldCharType="end"/>
      </w:r>
    </w:p>
    <w:p w14:paraId="56B75A56" w14:textId="06BC4BC2" w:rsidR="00FE13C0" w:rsidRDefault="00FE13C0" w:rsidP="00FE13C0">
      <w:pPr>
        <w:pStyle w:val="EndNoteBibliography"/>
        <w:ind w:left="720" w:hanging="720"/>
      </w:pPr>
      <w:r>
        <w:fldChar w:fldCharType="begin"/>
      </w:r>
      <w:r>
        <w:instrText xml:space="preserve"> ADDIN EN.CITE &lt;EndNote&gt;&lt;Cite&gt;&lt;Author&gt;Richter&lt;/Author&gt;&lt;Year&gt;2017&lt;/Year&gt;&lt;RecNum&gt;123&lt;/RecNum&gt;&lt;DisplayText&gt;(Richter et al., 2017)&lt;/DisplayText&gt;&lt;record&gt;&lt;rec-number&gt;123&lt;/rec-number&gt;&lt;foreign-keys&gt;&lt;key app="EN" db-id="zzsae0zx2ddsaueaa0f590xadxwr9wf55rd9" timestamp="1712037930"&gt;123&lt;/key&gt;&lt;/foreign-keys&gt;&lt;ref-type name="Journal Article"&gt;17&lt;/ref-type&gt;&lt;contributors&gt;&lt;authors&gt;&lt;author&gt;Richter, Jeremy M&lt;/author&gt;&lt;author&gt;Cheney, Daniel L&lt;/author&gt;&lt;author&gt;Bates, J Alex&lt;/author&gt;&lt;author&gt;Wei, Anzhi&lt;/author&gt;&lt;author&gt;Luettgen, Joseph M&lt;/author&gt;&lt;author&gt;Rendina, Alan R&lt;/author&gt;&lt;author&gt;Harper, Timothy M&lt;/author&gt;&lt;author&gt;Narayanan, Rangaraj&lt;/author&gt;&lt;author&gt;Wong, Pancras C&lt;/author&gt;&lt;author&gt;Seiffert, Dietmar&lt;/author&gt;&lt;/authors&gt;&lt;/contributors&gt;&lt;titles&gt;&lt;title&gt;Design and synthesis of novel meta-linked phenylglycine macrocyclic FVIIa inhibitors&lt;/title&gt;&lt;secondary-title&gt;ACS Medicinal Chemistry Letters&lt;/secondary-title&gt;&lt;/titles&gt;&lt;periodical&gt;&lt;full-title&gt;ACS Medicinal Chemistry Letters&lt;/full-title&gt;&lt;/periodical&gt;&lt;pages&gt;67-72&lt;/pages&gt;&lt;volume&gt;8&lt;/volume&gt;&lt;number&gt;1&lt;/number&gt;&lt;dates&gt;&lt;year&gt;2017&lt;/year&gt;&lt;/dates&gt;&lt;isbn&gt;1948-5875&lt;/isbn&gt;&lt;urls&gt;&lt;/urls&gt;&lt;/record&gt;&lt;/Cite&gt;&lt;/EndNote&gt;</w:instrText>
      </w:r>
      <w:r>
        <w:fldChar w:fldCharType="separate"/>
      </w:r>
      <w:r>
        <w:rPr>
          <w:noProof/>
        </w:rPr>
        <w:t>(Richter et al., 2017)</w:t>
      </w:r>
      <w:r>
        <w:fldChar w:fldCharType="end"/>
      </w:r>
    </w:p>
    <w:p w14:paraId="3E00BF71" w14:textId="1EDF52B2" w:rsidR="00FE13C0" w:rsidRPr="00E20D1E" w:rsidRDefault="00FE13C0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Li&lt;/Author&gt;&lt;Year&gt;2017&lt;/Year&gt;&lt;RecNum&gt;124&lt;/RecNum&gt;&lt;DisplayText&gt;(Li et al., 2017)&lt;/DisplayText&gt;&lt;record&gt;&lt;rec-number&gt;124&lt;/rec-number&gt;&lt;foreign-keys&gt;&lt;key app="EN" db-id="zzsae0zx2ddsaueaa0f590xadxwr9wf55rd9" timestamp="1712037968"&gt;124&lt;/key&gt;&lt;/foreign-keys&gt;&lt;ref-type name="Journal Article"&gt;17&lt;/ref-type&gt;&lt;contributors&gt;&lt;authors&gt;&lt;author&gt;Li, Zhe&lt;/author&gt;&lt;author&gt;Partridge, James&lt;/author&gt;&lt;author&gt;Silva-Garcia, Abel&lt;/author&gt;&lt;author&gt;Rademacher, Peter&lt;/author&gt;&lt;author&gt;Betz, Andreas&lt;/author&gt;&lt;author&gt;Xu, Qing&lt;/author&gt;&lt;author&gt;Sham, Hing&lt;/author&gt;&lt;author&gt;Hu, Yunjin&lt;/author&gt;&lt;author&gt;Shan, Yuqing&lt;/author&gt;&lt;author&gt;Liu, Bin&lt;/author&gt;&lt;/authors&gt;&lt;/contributors&gt;&lt;titles&gt;&lt;title&gt;Structure-guided design of novel, potent, and selective macrocyclic plasma kallikrein inhibitors&lt;/title&gt;&lt;secondary-title&gt;ACS Medicinal Chemistry Letters&lt;/secondary-title&gt;&lt;/titles&gt;&lt;periodical&gt;&lt;full-title&gt;ACS Medicinal Chemistry Letters&lt;/full-title&gt;&lt;/periodical&gt;&lt;pages&gt;185-190&lt;/pages&gt;&lt;volume&gt;8&lt;/volume&gt;&lt;number&gt;2&lt;/number&gt;&lt;dates&gt;&lt;year&gt;2017&lt;/year&gt;&lt;/dates&gt;&lt;isbn&gt;1948-5875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Li et al., 2017)</w:t>
      </w:r>
      <w:r>
        <w:fldChar w:fldCharType="end"/>
      </w:r>
    </w:p>
    <w:p w14:paraId="054CA0A2" w14:textId="42989FE5" w:rsidR="00E20D1E" w:rsidRPr="00E20D1E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Kaneda&lt;/Author&gt;&lt;Year&gt;2018&lt;/Year&gt;&lt;RecNum&gt;125&lt;/RecNum&gt;&lt;DisplayText&gt;(Kaneda et al., 2018)&lt;/DisplayText&gt;&lt;record&gt;&lt;rec-number&gt;125&lt;/rec-number&gt;&lt;foreign-keys&gt;&lt;key app="EN" db-id="zzsae0zx2ddsaueaa0f590xadxwr9wf55rd9" timestamp="1712038007"&gt;125&lt;/key&gt;&lt;/foreign-keys&gt;&lt;ref-type name="Journal Article"&gt;17&lt;/ref-type&gt;&lt;contributors&gt;&lt;authors&gt;&lt;author&gt;Kaneda, Masato&lt;/author&gt;&lt;author&gt;Kawaguchi, Shinsaku&lt;/author&gt;&lt;author&gt;Fujii, Nobutaka&lt;/author&gt;&lt;author&gt;Ohno, Hiroaki&lt;/author&gt;&lt;author&gt;Oishi, Shinya&lt;/author&gt;&lt;/authors&gt;&lt;/contributors&gt;&lt;titles&gt;&lt;title&gt;Structure–activity relationship study on odoamide: Insights into the bioactivities of Aurilide-family hybrid peptide–polyketides&lt;/title&gt;&lt;secondary-title&gt;ACS Medicinal Chemistry Letters&lt;/secondary-title&gt;&lt;/titles&gt;&lt;periodical&gt;&lt;full-title&gt;ACS Medicinal Chemistry Letters&lt;/full-title&gt;&lt;/periodical&gt;&lt;pages&gt;365-369&lt;/pages&gt;&lt;volume&gt;9&lt;/volume&gt;&lt;number&gt;4&lt;/number&gt;&lt;dates&gt;&lt;year&gt;2018&lt;/year&gt;&lt;/dates&gt;&lt;isbn&gt;1948-5875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Kaneda et al., 2018)</w:t>
      </w:r>
      <w:r>
        <w:fldChar w:fldCharType="end"/>
      </w:r>
    </w:p>
    <w:p w14:paraId="0EB91E5E" w14:textId="5095887F" w:rsidR="00E20D1E" w:rsidRPr="00E20D1E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Hopkins&lt;/Author&gt;&lt;Year&gt;2019&lt;/Year&gt;&lt;RecNum&gt;126&lt;/RecNum&gt;&lt;DisplayText&gt;(Hopkins et al., 2019)&lt;/DisplayText&gt;&lt;record&gt;&lt;rec-number&gt;126&lt;/rec-number&gt;&lt;foreign-keys&gt;&lt;key app="EN" db-id="zzsae0zx2ddsaueaa0f590xadxwr9wf55rd9" timestamp="1712038043"&gt;126&lt;/key&gt;&lt;/foreign-keys&gt;&lt;ref-type name="Journal Article"&gt;17&lt;/ref-type&gt;&lt;contributors&gt;&lt;authors&gt;&lt;author&gt;Hopkins, Brett A&lt;/author&gt;&lt;author&gt;Lee, Hyelee&lt;/author&gt;&lt;author&gt;Ha, Sookhee&lt;/author&gt;&lt;author&gt;Nogle, Lisa&lt;/author&gt;&lt;author&gt;Sauvagnat, Berengere&lt;/author&gt;&lt;author&gt;McMinn, Spencer&lt;/author&gt;&lt;author&gt;Smith, Graham F&lt;/author&gt;&lt;author&gt;Sciammetta, Nunzio&lt;/author&gt;&lt;/authors&gt;&lt;/contributors&gt;&lt;titles&gt;&lt;title&gt;Development of a platform to enable efficient permeability evaluation of novel organo-peptide macrocycles&lt;/title&gt;&lt;secondary-title&gt;ACS Medicinal Chemistry Letters&lt;/secondary-title&gt;&lt;/titles&gt;&lt;periodical&gt;&lt;full-title&gt;ACS Medicinal Chemistry Letters&lt;/full-title&gt;&lt;/periodical&gt;&lt;pages&gt;874-879&lt;/pages&gt;&lt;volume&gt;10&lt;/volume&gt;&lt;number&gt;6&lt;/number&gt;&lt;dates&gt;&lt;year&gt;2019&lt;/year&gt;&lt;/dates&gt;&lt;isbn&gt;1948-5875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Hopkins et al., 2019)</w:t>
      </w:r>
      <w:r>
        <w:fldChar w:fldCharType="end"/>
      </w:r>
    </w:p>
    <w:p w14:paraId="0542B8F9" w14:textId="4C483522" w:rsidR="00E20D1E" w:rsidRPr="00E20D1E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Xin&lt;/Author&gt;&lt;Year&gt;2020&lt;/Year&gt;&lt;RecNum&gt;127&lt;/RecNum&gt;&lt;DisplayText&gt;(Xin et al., 2020)&lt;/DisplayText&gt;&lt;record&gt;&lt;rec-number&gt;127&lt;/rec-number&gt;&lt;foreign-keys&gt;&lt;key app="EN" db-id="zzsae0zx2ddsaueaa0f590xadxwr9wf55rd9" timestamp="1712038085"&gt;127&lt;/key&gt;&lt;/foreign-keys&gt;&lt;ref-type name="Journal Article"&gt;17&lt;/ref-type&gt;&lt;contributors&gt;&lt;authors&gt;&lt;author&gt;Xin, Zhili&lt;/author&gt;&lt;author&gt;Himmelbauer, Martin K&lt;/author&gt;&lt;author&gt;Jones, J Howard&lt;/author&gt;&lt;author&gt;Enyedy, Istvan&lt;/author&gt;&lt;author&gt;Gilfillan, Rab&lt;/author&gt;&lt;author&gt;Hesson, Thomas&lt;/author&gt;&lt;author&gt;King, Kristopher&lt;/author&gt;&lt;author&gt;Marcotte, Douglas J&lt;/author&gt;&lt;author&gt;Murugan, Paramasivam&lt;/author&gt;&lt;author&gt;Santoro, Joseph C&lt;/author&gt;&lt;/authors&gt;&lt;/contributors&gt;&lt;titles&gt;&lt;title&gt;Discovery of CNS-penetrant apoptosis signal-regulating kinase 1 (ASK1) inhibitors&lt;/title&gt;&lt;secondary-title&gt;ACS Medicinal Chemistry Letters&lt;/secondary-title&gt;&lt;/titles&gt;&lt;periodical&gt;&lt;full-title&gt;ACS Medicinal Chemistry Letters&lt;/full-title&gt;&lt;/periodical&gt;&lt;pages&gt;485-490&lt;/pages&gt;&lt;volume&gt;11&lt;/volume&gt;&lt;number&gt;4&lt;/number&gt;&lt;dates&gt;&lt;year&gt;2020&lt;/year&gt;&lt;/dates&gt;&lt;isbn&gt;1948-5875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Xin et al., 2020)</w:t>
      </w:r>
      <w:r>
        <w:fldChar w:fldCharType="end"/>
      </w:r>
    </w:p>
    <w:p w14:paraId="30E141D7" w14:textId="647D7C38" w:rsidR="00E20D1E" w:rsidRPr="00E20D1E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Liederer&lt;/Author&gt;&lt;Year&gt;2006&lt;/Year&gt;&lt;RecNum&gt;128&lt;/RecNum&gt;&lt;DisplayText&gt;(Liederer et al., 2006)&lt;/DisplayText&gt;&lt;record&gt;&lt;rec-number&gt;128&lt;/rec-number&gt;&lt;foreign-keys&gt;&lt;key app="EN" db-id="zzsae0zx2ddsaueaa0f590xadxwr9wf55rd9" timestamp="1712038126"&gt;128&lt;/key&gt;&lt;/foreign-keys&gt;&lt;ref-type name="Journal Article"&gt;17&lt;/ref-type&gt;&lt;contributors&gt;&lt;authors&gt;&lt;author&gt;Liederer, Bianca M&lt;/author&gt;&lt;author&gt;Fuchs, Tarra&lt;/author&gt;&lt;author&gt;Vander Velde, David&lt;/author&gt;&lt;author&gt;Siahaan, Teruna J&lt;/author&gt;&lt;author&gt;Borchardt, Ronald T&lt;/author&gt;&lt;/authors&gt;&lt;/contributors&gt;&lt;titles&gt;&lt;title&gt;Effects of amino acid chirality and the chemical linker on the cell permeation characteristics of cyclic prodrugs of opioid peptides&lt;/title&gt;&lt;secondary-title&gt;Journal of medicinal chemistry&lt;/secondary-title&gt;&lt;/titles&gt;&lt;periodical&gt;&lt;full-title&gt;Journal of Medicinal Chemistry&lt;/full-title&gt;&lt;/periodical&gt;&lt;pages&gt;1261-1270&lt;/pages&gt;&lt;volume&gt;49&lt;/volume&gt;&lt;number&gt;4&lt;/number&gt;&lt;dates&gt;&lt;year&gt;2006&lt;/year&gt;&lt;/dates&gt;&lt;isbn&gt;0022-2623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Liederer et al., 2006)</w:t>
      </w:r>
      <w:r>
        <w:fldChar w:fldCharType="end"/>
      </w:r>
    </w:p>
    <w:p w14:paraId="6B3096F3" w14:textId="417241F4" w:rsidR="00E20D1E" w:rsidRPr="00E20D1E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E20D1E">
        <w:rPr>
          <w:lang w:val="sv-SE"/>
        </w:rPr>
        <w:instrText xml:space="preserve"> ADDIN EN.CITE &lt;EndNote&gt;&lt;Cite&gt;&lt;Author&gt;Stachel&lt;/Author&gt;&lt;Year&gt;2006&lt;/Year&gt;&lt;RecNum&gt;129&lt;/RecNum&gt;&lt;DisplayText&gt;(Stachel et al., 2006)&lt;/DisplayText&gt;&lt;record&gt;&lt;rec-number&gt;129&lt;/rec-number&gt;&lt;foreign-keys&gt;&lt;key app="EN" db-id="zzsae0zx2ddsaueaa0f590xadxwr9wf55rd9" timestamp="1712038165"&gt;129&lt;/key&gt;&lt;/foreign-keys&gt;&lt;ref-type name="Journal Article"&gt;17&lt;/ref-type&gt;&lt;contributors&gt;&lt;authors&gt;&lt;author&gt;Stachel, Shawn J&lt;/author&gt;&lt;author&gt;Coburn, Craig A&lt;/author&gt;&lt;author&gt;Sankaranarayanan, Sethu&lt;/author&gt;&lt;author&gt;Price, Eric A&lt;/author&gt;&lt;author&gt;Pietrak, Beth L&lt;/author&gt;&lt;author&gt;Huang, Qian&lt;/author&gt;&lt;author&gt;Lineberger, Janet&lt;/author&gt;&lt;author&gt;Espeseth, Amy S&lt;/author&gt;&lt;author&gt;Jin, Lixia&lt;/author&gt;&lt;author&gt;Ellis, Joan&lt;/author&gt;&lt;/authors&gt;&lt;/contributors&gt;&lt;titles&gt;&lt;title&gt;Macrocyclic inhibitors of </w:instrText>
      </w:r>
      <w:r>
        <w:instrText>β</w:instrText>
      </w:r>
      <w:r w:rsidRPr="00E20D1E">
        <w:rPr>
          <w:lang w:val="sv-SE"/>
        </w:rPr>
        <w:instrText>-secretase: functional activity in an animal model&lt;/title&gt;&lt;secondary-title&gt;Journal of medicinal chemistry&lt;/secondary-title&gt;&lt;/titles&gt;&lt;periodical&gt;&lt;full-title&gt;Journal of Medicinal Chemistry&lt;/full-title&gt;&lt;/periodical&gt;&lt;pages&gt;6147-6150&lt;/pages&gt;&lt;volume&gt;49&lt;/volume&gt;&lt;number&gt;21&lt;/number&gt;&lt;dates&gt;&lt;year&gt;2006&lt;/year&gt;&lt;/dates&gt;&lt;isbn&gt;0022-2623&lt;/isbn&gt;&lt;urls&gt;&lt;/urls&gt;&lt;/record&gt;&lt;/Cite&gt;&lt;/EndNote&gt;</w:instrText>
      </w:r>
      <w:r>
        <w:fldChar w:fldCharType="separate"/>
      </w:r>
      <w:r w:rsidRPr="00E20D1E">
        <w:rPr>
          <w:noProof/>
          <w:lang w:val="sv-SE"/>
        </w:rPr>
        <w:t>(Stachel et al., 2006)</w:t>
      </w:r>
      <w:r>
        <w:fldChar w:fldCharType="end"/>
      </w:r>
    </w:p>
    <w:p w14:paraId="1A28BB8B" w14:textId="5C38C839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Hess&lt;/Author&gt;&lt;Year&gt;2007&lt;/Year&gt;&lt;RecNum&gt;130&lt;/RecNum&gt;&lt;DisplayText&gt;(Hess et al., 2007)&lt;/DisplayText&gt;&lt;record&gt;&lt;rec-number&gt;130&lt;/rec-number&gt;&lt;foreign-keys&gt;&lt;key app="EN" db-id="zzsae0zx2ddsaueaa0f590xadxwr9wf55rd9" timestamp="1712038211"&gt;130&lt;/key&gt;&lt;/foreign-keys&gt;&lt;ref-type name="Journal Article"&gt;17&lt;/ref-type&gt;&lt;contributors&gt;&lt;authors&gt;&lt;author&gt;Hess, Shmuel&lt;/author&gt;&lt;author&gt;Ovadia, Oded&lt;/author&gt;&lt;author&gt;Shalev, Deborah E&lt;/author&gt;&lt;author&gt;Senderovich, Hanoch&lt;/author&gt;&lt;author&gt;Qadri, Bashir&lt;/author&gt;&lt;author&gt;Yehezkel, Tamar&lt;/author&gt;&lt;author&gt;Salitra, Yoseph&lt;/author&gt;&lt;author&gt;Sheynis, Tania&lt;/author&gt;&lt;author&gt;Jelinek, Raz&lt;/author&gt;&lt;author&gt;Gilon, Chaim&lt;/author&gt;&lt;/authors&gt;&lt;/contributors&gt;&lt;titles&gt;&lt;title&gt;Effect of structural and conformation modifications, including backbone cyclization, of hydrophilic hexapeptides on their intestinal permeability and enzymatic stability&lt;/title&gt;&lt;secondary-title&gt;Journal of medicinal chemistry&lt;/secondary-title&gt;&lt;/titles&gt;&lt;periodical&gt;&lt;full-title&gt;Journal of Medicinal Chemistry&lt;/full-title&gt;&lt;/periodical&gt;&lt;pages&gt;6201-6211&lt;/pages&gt;&lt;volume&gt;50&lt;/volume&gt;&lt;number&gt;24&lt;/number&gt;&lt;dates&gt;&lt;year&gt;2007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Hess et al., 2007)</w:t>
      </w:r>
      <w:r>
        <w:fldChar w:fldCharType="end"/>
      </w:r>
    </w:p>
    <w:p w14:paraId="3D0B5176" w14:textId="293A22BB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William&lt;/Author&gt;&lt;Year&gt;2011&lt;/Year&gt;&lt;RecNum&gt;131&lt;/RecNum&gt;&lt;DisplayText&gt;(William et al., 2011)&lt;/DisplayText&gt;&lt;record&gt;&lt;rec-number&gt;131&lt;/rec-number&gt;&lt;foreign-keys&gt;&lt;key app="EN" db-id="zzsae0zx2ddsaueaa0f590xadxwr9wf55rd9" timestamp="1712038245"&gt;131&lt;/key&gt;&lt;/foreign-keys&gt;&lt;ref-type name="Journal Article"&gt;17&lt;/ref-type&gt;&lt;contributors&gt;&lt;authors&gt;&lt;author&gt;William, Anthony D&lt;/author&gt;&lt;author&gt;Lee, Angeline C-H&lt;/author&gt;&lt;author&gt;Blanchard, Stéphanie&lt;/author&gt;&lt;author&gt;Poulsen, Anders&lt;/author&gt;&lt;author&gt;Teo, Ee Ling&lt;/author&gt;&lt;author&gt;Nagaraj, Harish&lt;/author&gt;&lt;author&gt;Tan, Evelyn&lt;/author&gt;&lt;author&gt;Chen, Dizhong&lt;/author&gt;&lt;author&gt;Williams, Meredith&lt;/author&gt;&lt;author&gt;Sun, Eric T&lt;/author&gt;&lt;/authors&gt;&lt;/contributors&gt;&lt;titles&gt;&lt;title&gt;Discovery of the Macrocycle 11-(2-Pyrrolidin-1-yl-ethoxy)-14, 19-dioxa-5, 7, 26-triaza-tetracyclo [19.3. 1.1 (2, 6). 1 (8, 12)] heptacosa-1 (25), 2 (26), 3, 5, 8, 10, 12 (27), 16, 21, 23-decaene (SB1518), a Potent Janus Kinase 2/Fms-Like Tyrosine Kinase-3 (JAK2/FLT3) Inhibitor for the Treatment of Myelofibrosis and Lymphoma&lt;/title&gt;&lt;secondary-title&gt;Journal of medicinal chemistry&lt;/secondary-title&gt;&lt;/titles&gt;&lt;periodical&gt;&lt;full-title&gt;Journal of Medicinal Chemistry&lt;/full-title&gt;&lt;/periodical&gt;&lt;pages&gt;4638-4658&lt;/pages&gt;&lt;volume&gt;54&lt;/volume&gt;&lt;number&gt;13&lt;/number&gt;&lt;dates&gt;&lt;year&gt;2011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William et al., 2011)</w:t>
      </w:r>
      <w:r>
        <w:fldChar w:fldCharType="end"/>
      </w:r>
    </w:p>
    <w:p w14:paraId="52E7A050" w14:textId="505CB5F4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Hoveyda&lt;/Author&gt;&lt;Year&gt;2011&lt;/Year&gt;&lt;RecNum&gt;132&lt;/RecNum&gt;&lt;DisplayText&gt;(Hoveyda et al., 2011)&lt;/DisplayText&gt;&lt;record&gt;&lt;rec-number&gt;132&lt;/rec-number&gt;&lt;foreign-keys&gt;&lt;key app="EN" db-id="zzsae0zx2ddsaueaa0f590xadxwr9wf55rd9" timestamp="1712038290"&gt;132&lt;/key&gt;&lt;/foreign-keys&gt;&lt;ref-type name="Journal Article"&gt;17&lt;/ref-type&gt;&lt;contributors&gt;&lt;authors&gt;&lt;author&gt;Hoveyda, Hamid R&lt;/author&gt;&lt;author&gt;Marsault, Eric&lt;/author&gt;&lt;author&gt;Gagnon, René&lt;/author&gt;&lt;author&gt;Mathieu, Axel P&lt;/author&gt;&lt;author&gt;Vézina, Martin&lt;/author&gt;&lt;author&gt;Landry, Annick&lt;/author&gt;&lt;author&gt;Wang, Zhigang&lt;/author&gt;&lt;author&gt;Benakli, Kamel&lt;/author&gt;&lt;author&gt;Beaubien, Sylvie&lt;/author&gt;&lt;author&gt;Saint-Louis, Carl&lt;/author&gt;&lt;/authors&gt;&lt;/contributors&gt;&lt;titles&gt;&lt;title&gt;Optimization of the potency and pharmacokinetic properties of a macrocyclic ghrelin receptor agonist (Part I): development of ulimorelin (TZP-101) from hit to clinic&lt;/title&gt;&lt;secondary-title&gt;Journal of medicinal chemistry&lt;/secondary-title&gt;&lt;/titles&gt;&lt;periodical&gt;&lt;full-title&gt;Journal of Medicinal Chemistry&lt;/full-title&gt;&lt;/periodical&gt;&lt;pages&gt;8305-8320&lt;/pages&gt;&lt;volume&gt;54&lt;/volume&gt;&lt;number&gt;24&lt;/number&gt;&lt;dates&gt;&lt;year&gt;2011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Hoveyda et al., 2011)</w:t>
      </w:r>
      <w:r>
        <w:fldChar w:fldCharType="end"/>
      </w:r>
    </w:p>
    <w:p w14:paraId="63121124" w14:textId="14DEFCAA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William&lt;/Author&gt;&lt;Year&gt;2012&lt;/Year&gt;&lt;RecNum&gt;133&lt;/RecNum&gt;&lt;DisplayText&gt;(William, Lee, Goh, et al., 2012)&lt;/DisplayText&gt;&lt;record&gt;&lt;rec-number&gt;133&lt;/rec-number&gt;&lt;foreign-keys&gt;&lt;key app="EN" db-id="zzsae0zx2ddsaueaa0f590xadxwr9wf55rd9" timestamp="1712038332"&gt;133&lt;/key&gt;&lt;/foreign-keys&gt;&lt;ref-type name="Journal Article"&gt;17&lt;/ref-type&gt;&lt;contributors&gt;&lt;authors&gt;&lt;author&gt;William, Anthony D&lt;/author&gt;&lt;author&gt;Lee, Angeline C-H&lt;/author&gt;&lt;author&gt;Goh, Kee Chuan&lt;/author&gt;&lt;author&gt;Blanchard, Stéphanie&lt;/author&gt;&lt;author&gt;Poulsen, Anders&lt;/author&gt;&lt;author&gt;Teo, Ee Ling&lt;/author&gt;&lt;author&gt;Nagaraj, Harish&lt;/author&gt;&lt;author&gt;Lee, Chai Ping&lt;/author&gt;&lt;author&gt;Wang, Haishan&lt;/author&gt;&lt;author&gt;Williams, Meredith&lt;/author&gt;&lt;/authors&gt;&lt;/contributors&gt;&lt;titles&gt;&lt;title&gt;Discovery of kinase spectrum selective macrocycle (16 e)-14-methyl-20-oxa-5, 7, 14, 26-tetraazatetracyclo [19.3. 1.1 (2, 6). 1 (8, 12)] heptacosa-1 (25), 2 (26), 3, 5, 8 (27), 9, 11, 16, 21, 23-decaene (SB1317/TG02), a potent inhibitor of cyclin dependent kinases (cdks), janus kinase 2 (jak2), and fms-like tyrosine kinase-3 (flt3) for the treatment of cancer&lt;/title&gt;&lt;secondary-title&gt;Journal of medicinal chemistry&lt;/secondary-title&gt;&lt;/titles&gt;&lt;periodical&gt;&lt;full-title&gt;Journal of Medicinal Chemistry&lt;/full-title&gt;&lt;/periodical&gt;&lt;pages&gt;169-196&lt;/pages&gt;&lt;volume&gt;55&lt;/volume&gt;&lt;number&gt;1&lt;/number&gt;&lt;dates&gt;&lt;year&gt;2012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William, Lee, Goh, et al., 2012)</w:t>
      </w:r>
      <w:r>
        <w:fldChar w:fldCharType="end"/>
      </w:r>
    </w:p>
    <w:p w14:paraId="4479C730" w14:textId="5A0A11DD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William&lt;/Author&gt;&lt;Year&gt;2012&lt;/Year&gt;&lt;RecNum&gt;134&lt;/RecNum&gt;&lt;DisplayText&gt;(William, Lee, Poulsen, et al., 2012)&lt;/DisplayText&gt;&lt;record&gt;&lt;rec-number&gt;134&lt;/rec-number&gt;&lt;foreign-keys&gt;&lt;key app="EN" db-id="zzsae0zx2ddsaueaa0f590xadxwr9wf55rd9" timestamp="1712038366"&gt;134&lt;/key&gt;&lt;/foreign-keys&gt;&lt;ref-type name="Journal Article"&gt;17&lt;/ref-type&gt;&lt;contributors&gt;&lt;authors&gt;&lt;author&gt;William, Anthony D&lt;/author&gt;&lt;author&gt;Lee, Angeline C-H&lt;/author&gt;&lt;author&gt;Poulsen, Anders&lt;/author&gt;&lt;author&gt;Goh, Kee Chuan&lt;/author&gt;&lt;author&gt;Madan, Babita&lt;/author&gt;&lt;author&gt;Hart, Stefan&lt;/author&gt;&lt;author&gt;Tan, Evelyn&lt;/author&gt;&lt;author&gt;Wang, Haishan&lt;/author&gt;&lt;author&gt;Nagaraj, Harish&lt;/author&gt;&lt;author&gt;Chen, Dizhong&lt;/author&gt;&lt;/authors&gt;&lt;/contributors&gt;&lt;titles&gt;&lt;title&gt;Discovery of the Macrocycle (9 E)-15-(2-(Pyrrolidin-1-yl) ethoxy)-7, 12, 25-trioxa-19, 21, 24-triaza-tetracyclo [18.3. 1.1 (2, 5). 1 (14, 18)] hexacosa-1 (24), 2, 4, 9, 14 (26), 15, 17, 20, 22-nonaene (SB1578), a Potent Inhibitor of Janus Kinase 2/Fms-LikeTyrosine Kinase-3 (JAK2/FLT3) for the Treatment of Rheumatoid Arthritis&lt;/title&gt;&lt;secondary-title&gt;Journal of medicinal chemistry&lt;/secondary-title&gt;&lt;/titles&gt;&lt;periodical&gt;&lt;full-title&gt;Journal of Medicinal Chemistry&lt;/full-title&gt;&lt;/periodical&gt;&lt;pages&gt;2623-2640&lt;/pages&gt;&lt;volume&gt;55&lt;/volume&gt;&lt;number&gt;6&lt;/number&gt;&lt;dates&gt;&lt;year&gt;2012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William, Lee, Poulsen, et al., 2012)</w:t>
      </w:r>
      <w:r>
        <w:fldChar w:fldCharType="end"/>
      </w:r>
    </w:p>
    <w:p w14:paraId="1F30F578" w14:textId="0841EFC0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Moreau&lt;/Author&gt;&lt;Year&gt;2014&lt;/Year&gt;&lt;RecNum&gt;135&lt;/RecNum&gt;&lt;DisplayText&gt;(Moreau et al., 2014)&lt;/DisplayText&gt;&lt;record&gt;&lt;rec-number&gt;135&lt;/rec-number&gt;&lt;foreign-keys&gt;&lt;key app="EN" db-id="zzsae0zx2ddsaueaa0f590xadxwr9wf55rd9" timestamp="1712038414"&gt;135&lt;/key&gt;&lt;/foreign-keys&gt;&lt;ref-type name="Journal Article"&gt;17&lt;/ref-type&gt;&lt;contributors&gt;&lt;authors&gt;&lt;author&gt;Moreau, Benoît&lt;/author&gt;&lt;author&gt;O’Meara, Jeff A&lt;/author&gt;&lt;author&gt;Bordeleau, Josée&lt;/author&gt;&lt;author&gt;Garneau, Michel&lt;/author&gt;&lt;author&gt;Godbout, Cedrickx&lt;/author&gt;&lt;author&gt;Gorys, Vida&lt;/author&gt;&lt;author&gt;Leblanc, Mélissa&lt;/author&gt;&lt;author&gt;Villemure, Elisia&lt;/author&gt;&lt;author&gt;White, Peter W&lt;/author&gt;&lt;author&gt;Llinàs-Brunet, Montse&lt;/author&gt;&lt;/authors&gt;&lt;/contributors&gt;&lt;titles&gt;&lt;title&gt;Discovery of hepatitis C virus NS3-4A protease inhibitors with improved barrier to resistance and favorable liver distribution&lt;/title&gt;&lt;secondary-title&gt;Journal of Medicinal Chemistry&lt;/secondary-title&gt;&lt;/titles&gt;&lt;periodical&gt;&lt;full-title&gt;Journal of Medicinal Chemistry&lt;/full-title&gt;&lt;/periodical&gt;&lt;pages&gt;1770-1776&lt;/pages&gt;&lt;volume&gt;57&lt;/volume&gt;&lt;number&gt;5&lt;/number&gt;&lt;dates&gt;&lt;year&gt;2014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Moreau et al., 2014)</w:t>
      </w:r>
      <w:r>
        <w:fldChar w:fldCharType="end"/>
      </w:r>
    </w:p>
    <w:p w14:paraId="08C8A838" w14:textId="14E755A7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Jiang&lt;/Author&gt;&lt;Year&gt;2014&lt;/Year&gt;&lt;RecNum&gt;136&lt;/RecNum&gt;&lt;DisplayText&gt;(Jiang et al., 2014)&lt;/DisplayText&gt;&lt;record&gt;&lt;rec-number&gt;136&lt;/rec-number&gt;&lt;foreign-keys&gt;&lt;key app="EN" db-id="zzsae0zx2ddsaueaa0f590xadxwr9wf55rd9" timestamp="1712038462"&gt;136&lt;/key&gt;&lt;/foreign-keys&gt;&lt;ref-type name="Journal Article"&gt;17&lt;/ref-type&gt;&lt;contributors&gt;&lt;authors&gt;&lt;author&gt;Jiang, Yutong&lt;/author&gt;&lt;author&gt;Andrews, Steven W&lt;/author&gt;&lt;author&gt;Condroski, Kevin R&lt;/author&gt;&lt;author&gt;Buckman, Brad&lt;/author&gt;&lt;author&gt;Serebryany, Vlad&lt;/author&gt;&lt;author&gt;Wenglowsky, Steve&lt;/author&gt;&lt;author&gt;Kennedy, April L&lt;/author&gt;&lt;author&gt;Madduru, Machender R&lt;/author&gt;&lt;author&gt;Wang, Bin&lt;/author&gt;&lt;author&gt;Lyon, Michael&lt;/author&gt;&lt;/authors&gt;&lt;/contributors&gt;&lt;titles&gt;&lt;title&gt;Discovery of danoprevir (ITMN-191/R7227), a highly selective and potent inhibitor of hepatitis C virus (HCV) NS3/4A protease&lt;/title&gt;&lt;secondary-title&gt;Journal of medicinal chemistry&lt;/secondary-title&gt;&lt;/titles&gt;&lt;periodical&gt;&lt;full-title&gt;Journal of Medicinal Chemistry&lt;/full-title&gt;&lt;/periodical&gt;&lt;pages&gt;1753-1769&lt;/pages&gt;&lt;volume&gt;57&lt;/volume&gt;&lt;number&gt;5&lt;/number&gt;&lt;dates&gt;&lt;year&gt;2014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Jiang et al., 2014)</w:t>
      </w:r>
      <w:r>
        <w:fldChar w:fldCharType="end"/>
      </w:r>
    </w:p>
    <w:p w14:paraId="6152770B" w14:textId="7F4C33AE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Joshi&lt;/Author&gt;&lt;Year&gt;2013&lt;/Year&gt;&lt;RecNum&gt;137&lt;/RecNum&gt;&lt;DisplayText&gt;(Joshi et al., 2013)&lt;/DisplayText&gt;&lt;record&gt;&lt;rec-number&gt;137&lt;/rec-number&gt;&lt;foreign-keys&gt;&lt;key app="EN" db-id="zzsae0zx2ddsaueaa0f590xadxwr9wf55rd9" timestamp="1712038504"&gt;137&lt;/key&gt;&lt;/foreign-keys&gt;&lt;ref-type name="Journal Article"&gt;17&lt;/ref-type&gt;&lt;contributors&gt;&lt;authors&gt;&lt;author&gt;Joshi, Advait&lt;/author&gt;&lt;author&gt;Véron, Jean-Baptiste&lt;/author&gt;&lt;author&gt;Unge, Johan&lt;/author&gt;&lt;author&gt;Rosenquist, Åsa&lt;/author&gt;&lt;author&gt;Wallberg, Hans&lt;/author&gt;&lt;author&gt;Samuelsson, Bertil&lt;/author&gt;&lt;author&gt;Hallberg, Anders&lt;/author&gt;&lt;author&gt;Larhed, Mats&lt;/author&gt;&lt;/authors&gt;&lt;/contributors&gt;&lt;titles&gt;&lt;title&gt;Design and Synthesis of P1–P3 Macrocyclic Tertiary-Alcohol-Comprising HIV-1 Protease Inhibitors&lt;/title&gt;&lt;secondary-title&gt;Journal of Medicinal Chemistry&lt;/secondary-title&gt;&lt;/titles&gt;&lt;periodical&gt;&lt;full-title&gt;Journal of Medicinal Chemistry&lt;/full-title&gt;&lt;/periodical&gt;&lt;pages&gt;8999-9007&lt;/pages&gt;&lt;volume&gt;56&lt;/volume&gt;&lt;number&gt;22&lt;/number&gt;&lt;dates&gt;&lt;year&gt;2013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Joshi et al., 2013)</w:t>
      </w:r>
      <w:r>
        <w:fldChar w:fldCharType="end"/>
      </w:r>
    </w:p>
    <w:p w14:paraId="639EB60C" w14:textId="0D8ACF72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Rosenquist&lt;/Author&gt;&lt;Year&gt;2014&lt;/Year&gt;&lt;RecNum&gt;138&lt;/RecNum&gt;&lt;DisplayText&gt;(Rosenquist et al., 2014)&lt;/DisplayText&gt;&lt;record&gt;&lt;rec-number&gt;138&lt;/rec-number&gt;&lt;foreign-keys&gt;&lt;key app="EN" db-id="zzsae0zx2ddsaueaa0f590xadxwr9wf55rd9" timestamp="1712038540"&gt;138&lt;/key&gt;&lt;/foreign-keys&gt;&lt;ref-type name="Journal Article"&gt;17&lt;/ref-type&gt;&lt;contributors&gt;&lt;authors&gt;&lt;author&gt;Rosenquist, Åsa&lt;/author&gt;&lt;author&gt;Samuelsson, Bertil&lt;/author&gt;&lt;author&gt;Johansson, Per-Ola&lt;/author&gt;&lt;author&gt;Cummings, Maxwell D&lt;/author&gt;&lt;author&gt;Lenz, Oliver&lt;/author&gt;&lt;author&gt;Raboisson, Pierre&lt;/author&gt;&lt;author&gt;Simmen, Kenny&lt;/author&gt;&lt;author&gt;Vendeville, Sandrine&lt;/author&gt;&lt;author&gt;de Kock, Herman&lt;/author&gt;&lt;author&gt;Nilsson, Magnus&lt;/author&gt;&lt;/authors&gt;&lt;/contributors&gt;&lt;titles&gt;&lt;title&gt;Discovery and development of simeprevir (TMC435), a HCV NS3/4A protease inhibitor&lt;/title&gt;&lt;secondary-title&gt;Journal of medicinal chemistry&lt;/secondary-title&gt;&lt;/titles&gt;&lt;periodical&gt;&lt;full-title&gt;Journal of Medicinal Chemistry&lt;/full-title&gt;&lt;/periodical&gt;&lt;pages&gt;1673-1693&lt;/pages&gt;&lt;volume&gt;57&lt;/volume&gt;&lt;number&gt;5&lt;/number&gt;&lt;dates&gt;&lt;year&gt;2014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Rosenquist et al., 2014)</w:t>
      </w:r>
      <w:r>
        <w:fldChar w:fldCharType="end"/>
      </w:r>
    </w:p>
    <w:p w14:paraId="29D2D57A" w14:textId="2BA08235" w:rsidR="00E20D1E" w:rsidRPr="00151A8D" w:rsidRDefault="00E20D1E" w:rsidP="00FE13C0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Johnson&lt;/Author&gt;&lt;Year&gt;2014&lt;/Year&gt;&lt;RecNum&gt;139&lt;/RecNum&gt;&lt;DisplayText&gt;(Johnson et al., 2014)&lt;/DisplayText&gt;&lt;record&gt;&lt;rec-number&gt;139&lt;/rec-number&gt;&lt;foreign-keys&gt;&lt;key app="EN" db-id="zzsae0zx2ddsaueaa0f590xadxwr9wf55rd9" timestamp="1712038581"&gt;139&lt;/key&gt;&lt;/foreign-keys&gt;&lt;ref-type name="Journal Article"&gt;17&lt;/ref-type&gt;&lt;contributors&gt;&lt;authors&gt;&lt;author&gt;Johnson, Ted W&lt;/author&gt;&lt;author&gt;Richardson, Paul F&lt;/author&gt;&lt;author&gt;Bailey, Simon&lt;/author&gt;&lt;author&gt;Brooun, Alexei&lt;/author&gt;&lt;author&gt;Burke, Benjamin J&lt;/author&gt;&lt;author&gt;Collins, Michael R&lt;/author&gt;&lt;author&gt;Cui, J Jean&lt;/author&gt;&lt;author&gt;Deal, Judith G&lt;/author&gt;&lt;author&gt;Deng, Ya-Li&lt;/author&gt;&lt;author&gt;Dinh, Dac&lt;/author&gt;&lt;/authors&gt;&lt;/contributors&gt;&lt;titles&gt;&lt;title&gt;Discovery of (10 R)-7-Amino-12-fluoro-2, 10, 16-trimethyl-15-oxo-10, 15, 16, 17-tetrahydro-2H-8, 4-(metheno) pyrazolo [4, 3-h][2, 5, 11]-benzoxadiazacyclotetradecine-3-carbonitrile (PF-06463922), a macrocyclic inhibitor of anaplastic lymphoma kinase (ALK) and c-ros oncogene 1 (ROS1) with preclinical brain exposure and broad-spectrum potency against ALK-resistant mutations&lt;/title&gt;&lt;secondary-title&gt;Journal of medicinal chemistry&lt;/secondary-title&gt;&lt;/titles&gt;&lt;periodical&gt;&lt;full-title&gt;Journal of Medicinal Chemistry&lt;/full-title&gt;&lt;/periodical&gt;&lt;pages&gt;4720-4744&lt;/pages&gt;&lt;volume&gt;57&lt;/volume&gt;&lt;number&gt;11&lt;/number&gt;&lt;dates&gt;&lt;year&gt;2014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Johnson et al., 2014)</w:t>
      </w:r>
      <w:r>
        <w:fldChar w:fldCharType="end"/>
      </w:r>
    </w:p>
    <w:p w14:paraId="1049679D" w14:textId="7215BE9E" w:rsidR="00D31178" w:rsidRPr="00D31178" w:rsidRDefault="00D31178" w:rsidP="00E20D1E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D31178">
        <w:rPr>
          <w:lang w:val="sv-SE"/>
        </w:rPr>
        <w:instrText xml:space="preserve"> ADDIN EN.CITE &lt;EndNote&gt;&lt;Cite&gt;&lt;Author&gt;Peng&lt;/Author&gt;&lt;Year&gt;2010&lt;/Year&gt;&lt;RecNum&gt;140&lt;/RecNum&gt;&lt;DisplayText&gt;(Peng et al., 2010)&lt;/DisplayText&gt;&lt;record&gt;&lt;rec-number&gt;140&lt;/rec-number&gt;&lt;foreign-keys&gt;&lt;key app="EN" db-id="zzsae0zx2ddsaueaa0f590xadxwr9wf55rd9" timestamp="1712038617"&gt;140&lt;/key&gt;&lt;/foreign-keys&gt;&lt;ref-type name="Journal Article"&gt;17&lt;/ref-type&gt;&lt;contributors&gt;&lt;authors&gt;&lt;author&gt;Peng, Jiangnan&lt;/author&gt;&lt;author&gt;Kudrimoti, Sucheta&lt;/author&gt;&lt;author&gt;Prasanna, Sivaprakasam&lt;/author&gt;&lt;author&gt;Odde, Srinivas&lt;/author&gt;&lt;author&gt;Doerksen, Robert J&lt;/author&gt;&lt;author&gt;Pennaka, Hari K&lt;/author&gt;&lt;author&gt;Choo, Yeun-Mun&lt;/author&gt;&lt;author&gt;Rao, Karumanchi V&lt;/author&gt;&lt;author&gt;Tekwani, Babu L&lt;/author&gt;&lt;author&gt;Madgula, Vamsi&lt;/author&gt;&lt;/authors&gt;&lt;/contributors&gt;&lt;titles&gt;&lt;title&gt;Structure− activity relationship and mechanism of action studies of manzamine analogues for the control of neuroinflammation and cerebral infections&lt;/title&gt;&lt;secondary-title&gt;Journal of medicinal chemistry&lt;/secondary-title&gt;&lt;/titles&gt;&lt;periodical&gt;&lt;full-title&gt;Journal of Medicinal Chemistry&lt;/full-title&gt;&lt;/periodical&gt;&lt;pages&gt;61-76&lt;/pages&gt;&lt;volume&gt;53&lt;/volume&gt;&lt;number&gt;1&lt;/number&gt;&lt;dates&gt;&lt;year&gt;2010&lt;/year&gt;&lt;/dates&gt;&lt;isbn&gt;0022-2623&lt;/isbn&gt;&lt;urls&gt;&lt;/urls&gt;&lt;/record&gt;&lt;/Cite&gt;&lt;/EndNote&gt;</w:instrText>
      </w:r>
      <w:r>
        <w:fldChar w:fldCharType="separate"/>
      </w:r>
      <w:r w:rsidRPr="00D31178">
        <w:rPr>
          <w:noProof/>
          <w:lang w:val="sv-SE"/>
        </w:rPr>
        <w:t>(Peng et al., 2010)</w:t>
      </w:r>
      <w:r>
        <w:fldChar w:fldCharType="end"/>
      </w:r>
    </w:p>
    <w:p w14:paraId="6FECAA66" w14:textId="2D1F981A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Halland&lt;/Author&gt;&lt;Year&gt;2014&lt;/Year&gt;&lt;RecNum&gt;141&lt;/RecNum&gt;&lt;DisplayText&gt;(Halland et al., 2014)&lt;/DisplayText&gt;&lt;record&gt;&lt;rec-number&gt;141&lt;/rec-number&gt;&lt;foreign-keys&gt;&lt;key app="EN" db-id="zzsae0zx2ddsaueaa0f590xadxwr9wf55rd9" timestamp="1712038654"&gt;141&lt;/key&gt;&lt;/foreign-keys&gt;&lt;ref-type name="Journal Article"&gt;17&lt;/ref-type&gt;&lt;contributors&gt;&lt;authors&gt;&lt;author&gt;Halland, Nis&lt;/author&gt;&lt;author&gt;Blum, Horst&lt;/author&gt;&lt;author&gt;Buning, Christian&lt;/author&gt;&lt;author&gt;Kohlmann, Markus&lt;/author&gt;&lt;author&gt;Lindenschmidt, Andreas&lt;/author&gt;&lt;/authors&gt;&lt;/contributors&gt;&lt;titles&gt;&lt;title&gt;Small macrocycles as highly active integrin α2β1 antagonists&lt;/title&gt;&lt;secondary-title&gt;ACS Medicinal Chemistry Letters&lt;/secondary-title&gt;&lt;/titles&gt;&lt;periodical&gt;&lt;full-title&gt;ACS Medicinal Chemistry Letters&lt;/full-title&gt;&lt;/periodical&gt;&lt;pages&gt;193-198&lt;/pages&gt;&lt;volume&gt;5&lt;/volume&gt;&lt;number&gt;2&lt;/number&gt;&lt;dates&gt;&lt;year&gt;2014&lt;/year&gt;&lt;/dates&gt;&lt;isbn&gt;1948-5875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Halland et al., 2014)</w:t>
      </w:r>
      <w:r>
        <w:rPr>
          <w:lang w:val="sv-SE"/>
        </w:rPr>
        <w:fldChar w:fldCharType="end"/>
      </w:r>
    </w:p>
    <w:p w14:paraId="71E9D879" w14:textId="605027DF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Over&lt;/Author&gt;&lt;Year&gt;2016&lt;/Year&gt;&lt;RecNum&gt;142&lt;/RecNum&gt;&lt;DisplayText&gt;(Over et al., 2016)&lt;/DisplayText&gt;&lt;record&gt;&lt;rec-number&gt;142&lt;/rec-number&gt;&lt;foreign-keys&gt;&lt;key app="EN" db-id="zzsae0zx2ddsaueaa0f590xadxwr9wf55rd9" timestamp="1712038692"&gt;142&lt;/key&gt;&lt;/foreign-keys&gt;&lt;ref-type name="Journal Article"&gt;17&lt;/ref-type&gt;&lt;contributors&gt;&lt;authors&gt;&lt;author&gt;Over, Björn&lt;/author&gt;&lt;author&gt;Matsson, Pär&lt;/author&gt;&lt;author&gt;Tyrchan, Christian&lt;/author&gt;&lt;author&gt;Artursson, Per&lt;/author&gt;&lt;author&gt;Doak, Bradley C&lt;/author&gt;&lt;author&gt;Foley, Michael A&lt;/author&gt;&lt;author&gt;Hilgendorf, Constanze&lt;/author&gt;&lt;author&gt;Johnston, Stephen E&lt;/author&gt;&lt;author&gt;Lee IV, Maurice D&lt;/author&gt;&lt;author&gt;Lewis, Richard J&lt;/author&gt;&lt;/authors&gt;&lt;/contributors&gt;&lt;titles&gt;&lt;title&gt;Structural and conformational determinants of macrocycle cell permeability&lt;/title&gt;&lt;secondary-title&gt;Nature Chemical Biology&lt;/secondary-title&gt;&lt;/titles&gt;&lt;periodical&gt;&lt;full-title&gt;Nature Chemical Biology&lt;/full-title&gt;&lt;/periodical&gt;&lt;pages&gt;1065-1074&lt;/pages&gt;&lt;volume&gt;12&lt;/volume&gt;&lt;number&gt;12&lt;/number&gt;&lt;dates&gt;&lt;year&gt;2016&lt;/year&gt;&lt;/dates&gt;&lt;isbn&gt;1552-4450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Over et al., 2016)</w:t>
      </w:r>
      <w:r>
        <w:rPr>
          <w:lang w:val="sv-SE"/>
        </w:rPr>
        <w:fldChar w:fldCharType="end"/>
      </w:r>
    </w:p>
    <w:p w14:paraId="75B686DB" w14:textId="1669DB6A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Xu&lt;/Author&gt;&lt;Year&gt;2017&lt;/Year&gt;&lt;RecNum&gt;143&lt;/RecNum&gt;&lt;DisplayText&gt;(Xu et al., 2017)&lt;/DisplayText&gt;&lt;record&gt;&lt;rec-number&gt;143&lt;/rec-number&gt;&lt;foreign-keys&gt;&lt;key app="EN" db-id="zzsae0zx2ddsaueaa0f590xadxwr9wf55rd9" timestamp="1712038732"&gt;143&lt;/key&gt;&lt;/foreign-keys&gt;&lt;ref-type name="Journal Article"&gt;17&lt;/ref-type&gt;&lt;contributors&gt;&lt;authors&gt;&lt;author&gt;Xu, Hua&lt;/author&gt;&lt;author&gt;Roberts, Lee R&lt;/author&gt;&lt;author&gt;Chou, Song&lt;/author&gt;&lt;author&gt;Pierce, Betsy&lt;/author&gt;&lt;author&gt;Narayanan, Arjun&lt;/author&gt;&lt;author&gt;Jones, Lyn H&lt;/author&gt;&lt;/authors&gt;&lt;/contributors&gt;&lt;titles&gt;&lt;title&gt;Quantitative measurement of intracellular HDAC1/2 drug occupancy using a trans-cyclooctene largazole thiol probe&lt;/title&gt;&lt;secondary-title&gt;MedChemComm&lt;/secondary-title&gt;&lt;/titles&gt;&lt;periodical&gt;&lt;full-title&gt;MedChemComm&lt;/full-title&gt;&lt;/periodical&gt;&lt;pages&gt;767-770&lt;/pages&gt;&lt;volume&gt;8&lt;/volume&gt;&lt;number&gt;4&lt;/number&gt;&lt;dates&gt;&lt;year&gt;2017&lt;/year&gt;&lt;/dates&gt;&lt;isbn&gt;2040-2511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Xu et al., 2017)</w:t>
      </w:r>
      <w:r>
        <w:rPr>
          <w:lang w:val="sv-SE"/>
        </w:rPr>
        <w:fldChar w:fldCharType="end"/>
      </w:r>
    </w:p>
    <w:p w14:paraId="50EDD69F" w14:textId="4A5E83E6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Lin&lt;/Author&gt;&lt;Year&gt;2011&lt;/Year&gt;&lt;RecNum&gt;144&lt;/RecNum&gt;&lt;DisplayText&gt;(Lin et al., 2011)&lt;/DisplayText&gt;&lt;record&gt;&lt;rec-number&gt;144&lt;/rec-number&gt;&lt;foreign-keys&gt;&lt;key app="EN" db-id="zzsae0zx2ddsaueaa0f590xadxwr9wf55rd9" timestamp="1712038763"&gt;144&lt;/key&gt;&lt;/foreign-keys&gt;&lt;ref-type name="Journal Article"&gt;17&lt;/ref-type&gt;&lt;contributors&gt;&lt;authors&gt;&lt;author&gt;Lin, Xuena&lt;/author&gt;&lt;author&gt;Skolnik, Suzanne&lt;/author&gt;&lt;author&gt;Chen, Xiaohui&lt;/author&gt;&lt;author&gt;Wang, Jianling&lt;/author&gt;&lt;/authors&gt;&lt;/contributors&gt;&lt;titles&gt;&lt;title&gt;Attenuation of intestinal absorption by major efflux transporters: quantitative tools and strategies using a Caco-2 model&lt;/title&gt;&lt;secondary-title&gt;Drug Metabolism and Disposition&lt;/secondary-title&gt;&lt;/titles&gt;&lt;periodical&gt;&lt;full-title&gt;Drug Metabolism and Disposition&lt;/full-title&gt;&lt;/periodical&gt;&lt;pages&gt;265-274&lt;/pages&gt;&lt;volume&gt;39&lt;/volume&gt;&lt;number&gt;2&lt;/number&gt;&lt;dates&gt;&lt;year&gt;2011&lt;/year&gt;&lt;/dates&gt;&lt;isbn&gt;0090-9556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Lin et al., 2011)</w:t>
      </w:r>
      <w:r>
        <w:rPr>
          <w:lang w:val="sv-SE"/>
        </w:rPr>
        <w:fldChar w:fldCharType="end"/>
      </w:r>
    </w:p>
    <w:p w14:paraId="30222807" w14:textId="5FAAFAD8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lastRenderedPageBreak/>
        <w:fldChar w:fldCharType="begin"/>
      </w:r>
      <w:r>
        <w:rPr>
          <w:lang w:val="sv-SE"/>
        </w:rPr>
        <w:instrText xml:space="preserve"> ADDIN EN.CITE &lt;EndNote&gt;&lt;Cite&gt;&lt;Author&gt;Ahlbach&lt;/Author&gt;&lt;Year&gt;2015&lt;/Year&gt;&lt;RecNum&gt;145&lt;/RecNum&gt;&lt;DisplayText&gt;(Ahlbach et al., 2015)&lt;/DisplayText&gt;&lt;record&gt;&lt;rec-number&gt;145&lt;/rec-number&gt;&lt;foreign-keys&gt;&lt;key app="EN" db-id="zzsae0zx2ddsaueaa0f590xadxwr9wf55rd9" timestamp="1712038798"&gt;145&lt;/key&gt;&lt;/foreign-keys&gt;&lt;ref-type name="Journal Article"&gt;17&lt;/ref-type&gt;&lt;contributors&gt;&lt;authors&gt;&lt;author&gt;Ahlbach, Christopher L&lt;/author&gt;&lt;author&gt;Lexa, Katrina W&lt;/author&gt;&lt;author&gt;Bockus, Andrew T&lt;/author&gt;&lt;author&gt;Chen, Valerie&lt;/author&gt;&lt;author&gt;Crews, Phillip&lt;/author&gt;&lt;author&gt;Jacobson, Matthew P&lt;/author&gt;&lt;author&gt;Lokey, R Scott&lt;/author&gt;&lt;/authors&gt;&lt;/contributors&gt;&lt;titles&gt;&lt;title&gt;Beyond cyclosporine A: conformation-dependent passive membrane permeabilities of cyclic peptide natural products&lt;/title&gt;&lt;secondary-title&gt;Future medicinal chemistry&lt;/secondary-title&gt;&lt;/titles&gt;&lt;periodical&gt;&lt;full-title&gt;Future medicinal chemistry&lt;/full-title&gt;&lt;/periodical&gt;&lt;pages&gt;2121-2130&lt;/pages&gt;&lt;volume&gt;7&lt;/volume&gt;&lt;number&gt;16&lt;/number&gt;&lt;dates&gt;&lt;year&gt;2015&lt;/year&gt;&lt;/dates&gt;&lt;isbn&gt;1756-8919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Ahlbach et al., 2015)</w:t>
      </w:r>
      <w:r>
        <w:rPr>
          <w:lang w:val="sv-SE"/>
        </w:rPr>
        <w:fldChar w:fldCharType="end"/>
      </w:r>
    </w:p>
    <w:p w14:paraId="24A484E6" w14:textId="562907FD" w:rsid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MARSAULT&lt;/Author&gt;&lt;Year&gt;2008&lt;/Year&gt;&lt;RecNum&gt;146&lt;/RecNum&gt;&lt;DisplayText&gt;(MARSAULT et al., 2008)&lt;/DisplayText&gt;&lt;record&gt;&lt;rec-number&gt;146&lt;/rec-number&gt;&lt;foreign-keys&gt;&lt;key app="EN" db-id="zzsae0zx2ddsaueaa0f590xadxwr9wf55rd9" timestamp="1712038919"&gt;146&lt;/key&gt;&lt;/foreign-keys&gt;&lt;ref-type name="Generic"&gt;13&lt;/ref-type&gt;&lt;contributors&gt;&lt;authors&gt;&lt;author&gt;MARSAULT, Éric&lt;/author&gt;&lt;author&gt;Fraser, Graeme&lt;/author&gt;&lt;author&gt;Benakli, Kamel&lt;/author&gt;&lt;author&gt;St-Louis, Carl&lt;/author&gt;&lt;author&gt;Rouillard, Alain&lt;/author&gt;&lt;author&gt;Thomas, Helmut&lt;/author&gt;&lt;/authors&gt;&lt;/contributors&gt;&lt;titles&gt;&lt;title&gt;Macrocyclic antagonists of the motilin receptor for treatment of gastrointestinal dysmotility disorders&lt;/title&gt;&lt;/titles&gt;&lt;dates&gt;&lt;year&gt;2008&lt;/year&gt;&lt;/dates&gt;&lt;publisher&gt;Google Patents&lt;/publisher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MARSAULT et al., 2008)</w:t>
      </w:r>
      <w:r>
        <w:rPr>
          <w:lang w:val="sv-SE"/>
        </w:rPr>
        <w:fldChar w:fldCharType="end"/>
      </w:r>
    </w:p>
    <w:p w14:paraId="5E5FF281" w14:textId="2E3F63A4" w:rsidR="00D31178" w:rsidRPr="00D31178" w:rsidRDefault="00D31178" w:rsidP="00E20D1E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Yang&lt;/Author&gt;&lt;Year&gt;2023&lt;/Year&gt;&lt;RecNum&gt;147&lt;/RecNum&gt;&lt;DisplayText&gt;(Yang et al., 2023)&lt;/DisplayText&gt;&lt;record&gt;&lt;rec-number&gt;147&lt;/rec-number&gt;&lt;foreign-keys&gt;&lt;key app="EN" db-id="zzsae0zx2ddsaueaa0f590xadxwr9wf55rd9" timestamp="1712038991"&gt;147&lt;/key&gt;&lt;/foreign-keys&gt;&lt;ref-type name="Generic"&gt;13&lt;/ref-type&gt;&lt;contributors&gt;&lt;authors&gt;&lt;author&gt;Yang, Anle&lt;/author&gt;&lt;author&gt;Huang, Haoxi&lt;/author&gt;&lt;author&gt;Chen, Tonghui&lt;/author&gt;&lt;author&gt;Liang, Jie&lt;/author&gt;&lt;author&gt;Zhang, Dewei&lt;/author&gt;&lt;author&gt;Deng, Jingen&lt;/author&gt;&lt;author&gt;Li, Hongbo&lt;/author&gt;&lt;author&gt;Junjie, PU&lt;/author&gt;&lt;/authors&gt;&lt;/contributors&gt;&lt;titles&gt;&lt;title&gt;Fluorine-containing heterocyclic derivatives with macrocyclic structure and use thereof&lt;/title&gt;&lt;/titles&gt;&lt;dates&gt;&lt;year&gt;2023&lt;/year&gt;&lt;/dates&gt;&lt;publisher&gt;Google Patents&lt;/publisher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Yang et al., 2023)</w:t>
      </w:r>
      <w:r>
        <w:rPr>
          <w:lang w:val="sv-SE"/>
        </w:rPr>
        <w:fldChar w:fldCharType="end"/>
      </w:r>
    </w:p>
    <w:p w14:paraId="06825B44" w14:textId="79FAF9C0" w:rsidR="00D31178" w:rsidRPr="00151A8D" w:rsidRDefault="00D31178" w:rsidP="00D31178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Nožinić&lt;/Author&gt;&lt;Year&gt;2010&lt;/Year&gt;&lt;RecNum&gt;148&lt;/RecNum&gt;&lt;DisplayText&gt;(Nožinić et al., 2010)&lt;/DisplayText&gt;&lt;record&gt;&lt;rec-number&gt;148&lt;/rec-number&gt;&lt;foreign-keys&gt;&lt;key app="EN" db-id="zzsae0zx2ddsaueaa0f590xadxwr9wf55rd9" timestamp="1712039029"&gt;148&lt;/key&gt;&lt;/foreign-keys&gt;&lt;ref-type name="Journal Article"&gt;17&lt;/ref-type&gt;&lt;contributors&gt;&lt;authors&gt;&lt;author&gt;Nožinić, Danijela&lt;/author&gt;&lt;author&gt;Milić, Astrid&lt;/author&gt;&lt;author&gt;Mikac, Lara&lt;/author&gt;&lt;author&gt;Ralić, Jovica&lt;/author&gt;&lt;author&gt;Padovan, Jasna&lt;/author&gt;&lt;author&gt;Antolović, Roberto&lt;/author&gt;&lt;/authors&gt;&lt;/contributors&gt;&lt;titles&gt;&lt;title&gt;Assessment of macrolide transport using PAMPA, Caco-2 and MDCKII-hMDR1 assays&lt;/title&gt;&lt;secondary-title&gt;Croatica chemica acta&lt;/secondary-title&gt;&lt;/titles&gt;&lt;periodical&gt;&lt;full-title&gt;Croatica chemica acta&lt;/full-title&gt;&lt;/periodical&gt;&lt;pages&gt;323-331&lt;/pages&gt;&lt;volume&gt;83&lt;/volume&gt;&lt;number&gt;3&lt;/number&gt;&lt;dates&gt;&lt;year&gt;2010&lt;/year&gt;&lt;/dates&gt;&lt;isbn&gt;0011-164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Nožinić et al., 2010)</w:t>
      </w:r>
      <w:r>
        <w:fldChar w:fldCharType="end"/>
      </w:r>
    </w:p>
    <w:p w14:paraId="7146F0E5" w14:textId="41110941" w:rsidR="00151A8D" w:rsidRPr="00151A8D" w:rsidRDefault="00151A8D" w:rsidP="00D31178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Wieske&lt;/Author&gt;&lt;Year&gt;2023&lt;/Year&gt;&lt;RecNum&gt;16&lt;/RecNum&gt;&lt;DisplayText&gt;(Wieske et al., 2023)&lt;/DisplayText&gt;&lt;record&gt;&lt;rec-number&gt;16&lt;/rec-number&gt;&lt;foreign-keys&gt;&lt;key app="EN" db-id="zwvzawvvnfx9vyevdw659prh90ed5z0vsdp9" timestamp="1712042879"&gt;16&lt;/key&gt;&lt;/foreign-keys&gt;&lt;ref-type name="Journal Article"&gt;17&lt;/ref-type&gt;&lt;contributors&gt;&lt;authors&gt;&lt;author&gt;Wieske, Lianne HE&lt;/author&gt;&lt;author&gt;Atilaw, Yoseph&lt;/author&gt;&lt;author&gt;Poongavanam, Vasanthanathan&lt;/author&gt;&lt;author&gt;Erdélyi, Máté&lt;/author&gt;&lt;author&gt;Kihlberg, Jan&lt;/author&gt;&lt;/authors&gt;&lt;/contributors&gt;&lt;titles&gt;&lt;title&gt;Going viral: an investigation into the chameleonic behaviour of antiviral compounds&lt;/title&gt;&lt;secondary-title&gt;Chemistry–A European Journal&lt;/secondary-title&gt;&lt;/titles&gt;&lt;periodical&gt;&lt;full-title&gt;Chemistry</w:instrText>
      </w:r>
      <w:r w:rsidRPr="00151A8D">
        <w:rPr>
          <w:rFonts w:hint="eastAsia"/>
          <w:lang w:val="sv-SE"/>
        </w:rPr>
        <w:instrText>–</w:instrText>
      </w:r>
      <w:r w:rsidRPr="00151A8D">
        <w:rPr>
          <w:lang w:val="sv-SE"/>
        </w:rPr>
        <w:instrText>A European Journal&lt;/full-title&gt;&lt;/periodical&gt;&lt;pages&gt;e202202798&lt;/pages&gt;&lt;volume&gt;29&lt;/volume&gt;&lt;number&gt;8&lt;/number&gt;&lt;dates&gt;&lt;year&gt;2023&lt;/year&gt;&lt;/dates&gt;&lt;isbn&gt;0947-6539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Wieske et al., 2023)</w:t>
      </w:r>
      <w:r>
        <w:fldChar w:fldCharType="end"/>
      </w:r>
    </w:p>
    <w:p w14:paraId="6783290F" w14:textId="26348412" w:rsidR="00151A8D" w:rsidRPr="00151A8D" w:rsidRDefault="00151A8D" w:rsidP="00D31178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Giordanetto&lt;/Author&gt;&lt;Year&gt;2014&lt;/Year&gt;&lt;RecNum&gt;17&lt;/RecNum&gt;&lt;DisplayText&gt;(Giordanetto &amp;amp; Kihlberg, 2014)&lt;/DisplayText&gt;&lt;record&gt;&lt;rec-number&gt;17&lt;/rec-number&gt;&lt;foreign-keys&gt;&lt;key app="EN" db-id="zwvzawvvnfx9vyevdw659prh90ed5z0vsdp9" timestamp="1712043039"&gt;17&lt;/key&gt;&lt;/foreign-keys&gt;&lt;ref-type name="Journal Article"&gt;17&lt;/ref-type&gt;&lt;contributors&gt;&lt;authors&gt;&lt;author&gt;Giordanetto, Fabrizio&lt;/author&gt;&lt;author&gt;Kihlberg, Jan&lt;/author&gt;&lt;/authors&gt;&lt;/contributors&gt;&lt;titles&gt;&lt;title&gt;Macrocyclic drugs and clinical candidates: what can medicinal chemists learn from their properties?&lt;/title&gt;&lt;secondary-title&gt;Journal of medicinal chemistry&lt;/secondary-title&gt;&lt;/titles&gt;&lt;periodical&gt;&lt;full-title&gt;Journal of medicinal chemistry&lt;/full-title&gt;&lt;/periodical&gt;&lt;pages&gt;278-295&lt;/pages&gt;&lt;volume&gt;57&lt;/volume&gt;&lt;number&gt;2&lt;/number&gt;&lt;dates&gt;&lt;year&gt;2014&lt;/year&gt;&lt;/dates&gt;&lt;isbn&gt;0022-2623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Giordanetto &amp; Kihlberg, 2014)</w:t>
      </w:r>
      <w:r>
        <w:fldChar w:fldCharType="end"/>
      </w:r>
    </w:p>
    <w:p w14:paraId="436AC3FF" w14:textId="07D578A1" w:rsidR="00151A8D" w:rsidRPr="00151A8D" w:rsidRDefault="00151A8D" w:rsidP="00D31178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Du-Cuny&lt;/Author&gt;&lt;Year&gt;2009&lt;/Year&gt;&lt;RecNum&gt;18&lt;/RecNum&gt;&lt;DisplayText&gt;(Du-Cuny et al., 2009)&lt;/DisplayText&gt;&lt;record&gt;&lt;rec-number&gt;18&lt;/rec-number&gt;&lt;foreign-keys&gt;&lt;key app="EN" db-id="zwvzawvvnfx9vyevdw659prh90ed5z0vsdp9" timestamp="1712043082"&gt;18&lt;/key&gt;&lt;/foreign-keys&gt;&lt;ref-type name="Journal Article"&gt;17&lt;/ref-type&gt;&lt;contributors&gt;&lt;authors&gt;&lt;author&gt;Du-Cuny, Lei&lt;/author&gt;&lt;author&gt;Song, Zuohe&lt;/author&gt;&lt;author&gt;Moses, Sylvestor&lt;/author&gt;&lt;author&gt;Powis, Garth&lt;/author&gt;&lt;author&gt;Mash, Eugene A&lt;/author&gt;&lt;author&gt;Meuillet, Emmanuelle J&lt;/author&gt;&lt;author&gt;Zhang, Shuxing&lt;/author&gt;&lt;/authors&gt;&lt;/contributors&gt;&lt;titles&gt;&lt;title&gt;Computational modeling of novel inhibitors targeting the Akt pleckstrin homology domain&lt;/title&gt;&lt;secondary-title&gt;Bioorganic &amp;amp; medicinal chemistry&lt;/secondary-title&gt;&lt;/titles&gt;&lt;periodical&gt;&lt;full-title&gt;Bioorganic &amp;amp; medicinal chemistry&lt;/full-title&gt;&lt;/periodical&gt;&lt;pages&gt;6983-6992&lt;/pages&gt;&lt;volume&gt;17&lt;/volume&gt;&lt;number&gt;19&lt;/number&gt;&lt;dates&gt;&lt;year&gt;2009&lt;/year&gt;&lt;/dates&gt;&lt;isbn&gt;0968-0896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Du-Cuny et al., 2009)</w:t>
      </w:r>
      <w:r>
        <w:fldChar w:fldCharType="end"/>
      </w:r>
    </w:p>
    <w:p w14:paraId="10EB3BFC" w14:textId="29742BA3" w:rsidR="00151A8D" w:rsidRPr="00151A8D" w:rsidRDefault="00151A8D" w:rsidP="00D31178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151A8D">
        <w:rPr>
          <w:lang w:val="sv-SE"/>
        </w:rPr>
        <w:instrText xml:space="preserve"> ADDIN EN.CITE &lt;EndNote&gt;&lt;Cite&gt;&lt;Author&gt;Gozalbes&lt;/Author&gt;&lt;Year&gt;2011&lt;/Year&gt;&lt;RecNum&gt;19&lt;/RecNum&gt;&lt;DisplayText&gt;(Gozalbes et al., 2011)&lt;/DisplayText&gt;&lt;record&gt;&lt;rec-number&gt;19&lt;/rec-number&gt;&lt;foreign-keys&gt;&lt;key app="EN" db-id="zwvzawvvnfx9vyevdw659prh90ed5z0vsdp9" timestamp="1712043115"&gt;19&lt;/key&gt;&lt;/foreign-keys&gt;&lt;ref-type name="Journal Article"&gt;17&lt;/ref-type&gt;&lt;contributors&gt;&lt;authors&gt;&lt;author&gt;Gozalbes, Rafael&lt;/author&gt;&lt;author&gt;Jacewicz, Mary&lt;/author&gt;&lt;author&gt;Annand, Robert&lt;/author&gt;&lt;author&gt;Tsaioun, Katya&lt;/author&gt;&lt;author&gt;Pineda-Lucena, Antonio&lt;/author&gt;&lt;/authors&gt;&lt;/contributors&gt;&lt;titles&gt;&lt;title&gt;QSAR-based permeability model for drug-like compounds&lt;/title&gt;&lt;secondary-title&gt;Bioorganic &amp;amp; medicinal chemistry&lt;/secondary-title&gt;&lt;/titles&gt;&lt;periodical&gt;&lt;full-title&gt;Bioorganic &amp;amp; medicinal chemistry&lt;/full-title&gt;&lt;/periodical&gt;&lt;pages&gt;2615-2624&lt;/pages&gt;&lt;volume&gt;19&lt;/volume&gt;&lt;number&gt;8&lt;/number&gt;&lt;dates&gt;&lt;year&gt;2011&lt;/year&gt;&lt;/dates&gt;&lt;isbn&gt;0968-0896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Gozalbes et al., 2011)</w:t>
      </w:r>
      <w:r>
        <w:fldChar w:fldCharType="end"/>
      </w:r>
    </w:p>
    <w:p w14:paraId="6369C791" w14:textId="48884C45" w:rsidR="00151A8D" w:rsidRPr="006813A9" w:rsidRDefault="00151A8D" w:rsidP="00151A8D">
      <w:pPr>
        <w:pStyle w:val="EndNoteBibliography"/>
        <w:ind w:left="720" w:hanging="720"/>
        <w:rPr>
          <w:lang w:val="sv-SE"/>
        </w:rPr>
      </w:pPr>
      <w:r>
        <w:fldChar w:fldCharType="begin"/>
      </w:r>
      <w:r w:rsidRPr="006813A9">
        <w:rPr>
          <w:lang w:val="sv-SE"/>
        </w:rPr>
        <w:instrText xml:space="preserve"> ADDIN EN.CITE &lt;EndNote&gt;&lt;Cite&gt;&lt;Author&gt;Jing&lt;/Author&gt;&lt;Year&gt;2014&lt;/Year&gt;&lt;RecNum&gt;20&lt;/RecNum&gt;&lt;DisplayText&gt;(Jing et al., 2014)&lt;/DisplayText&gt;&lt;record&gt;&lt;rec-number&gt;20&lt;/rec-number&gt;&lt;foreign-keys&gt;&lt;key app="EN" db-id="zwvzawvvnfx9vyevdw659prh90ed5z0vsdp9" timestamp="1712043193"&gt;20&lt;/key&gt;&lt;/foreign-keys&gt;&lt;ref-type name="Journal Article"&gt;17&lt;/ref-type&gt;&lt;contributors&gt;&lt;authors&gt;&lt;author&gt;Jing, Yun-rong&lt;/author&gt;&lt;author&gt;Zhou, Wei&lt;/author&gt;&lt;author&gt;Li, Wan-liang&lt;/author&gt;&lt;author&gt;Zhao, Lin-xiang&lt;/author&gt;&lt;author&gt;Wang, Yong-feng&lt;/author&gt;&lt;/authors&gt;&lt;/contributors&gt;&lt;titles&gt;&lt;title&gt;The synthesis of novel taxoids for oral administration&lt;/title&gt;&lt;secondary-title&gt;Bioorganic &amp;amp; Medicinal Chemistry&lt;/secondary-title&gt;&lt;/titles&gt;&lt;periodical&gt;&lt;full-title&gt;Bioorganic &amp;amp; medicinal chemistry&lt;/full-title&gt;&lt;/periodical&gt;&lt;pages&gt;194-203&lt;/pages&gt;&lt;volume&gt;22&lt;/volume&gt;&lt;number&gt;1&lt;/number&gt;&lt;dates&gt;&lt;year&gt;2014&lt;/year&gt;&lt;/dates&gt;&lt;isbn&gt;0968-0896&lt;/isbn&gt;&lt;urls&gt;&lt;/urls&gt;&lt;/record&gt;&lt;/Cite&gt;&lt;/EndNote&gt;</w:instrText>
      </w:r>
      <w:r>
        <w:fldChar w:fldCharType="separate"/>
      </w:r>
      <w:r w:rsidRPr="00151A8D">
        <w:rPr>
          <w:noProof/>
          <w:lang w:val="sv-SE"/>
        </w:rPr>
        <w:t>(Jing et al., 2014)</w:t>
      </w:r>
      <w:r>
        <w:fldChar w:fldCharType="end"/>
      </w:r>
    </w:p>
    <w:p w14:paraId="38083605" w14:textId="43FD5EFE" w:rsidR="006813A9" w:rsidRDefault="006813A9" w:rsidP="00151A8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Xue&lt;/Author&gt;&lt;Year&gt;2020&lt;/Year&gt;&lt;RecNum&gt;21&lt;/RecNum&gt;&lt;DisplayText&gt;(Xue et al., 2020)&lt;/DisplayText&gt;&lt;record&gt;&lt;rec-number&gt;21&lt;/rec-number&gt;&lt;foreign-keys&gt;&lt;key app="EN" db-id="zwvzawvvnfx9vyevdw659prh90ed5z0vsdp9" timestamp="1712043234"&gt;21&lt;/key&gt;&lt;/foreign-keys&gt;&lt;ref-type name="Journal Article"&gt;17&lt;/ref-type&gt;&lt;contributors&gt;&lt;authors&gt;&lt;author&gt;Xue, Si-tu&lt;/author&gt;&lt;author&gt;Zhang, Lei&lt;/author&gt;&lt;author&gt;Xie, Zhuo-song&lt;/author&gt;&lt;author&gt;Jin, Jie&lt;/author&gt;&lt;author&gt;Guo, Hui-Fang&lt;/author&gt;&lt;author&gt;Yi, Hong&lt;/author&gt;&lt;author&gt;Liu, Zong-ying&lt;/author&gt;&lt;author&gt;Li, Zhuo-rong&lt;/author&gt;&lt;/authors&gt;&lt;/contributors&gt;&lt;titles&gt;&lt;title&gt;Substituted benzothiophene and benzofuran derivatives as a novel class of bone morphogenetic Protein-2 upregulators: Synthesis, anti-osteoporosis efficacies in ovariectomized rats and a zebrafish model, and ADME properties&lt;/title&gt;&lt;secondary-title&gt;European Journal of Medicinal Chemistry&lt;/secondary-title&gt;&lt;/titles&gt;&lt;periodical&gt;&lt;full-title&gt;European Journal of Medicinal Chemistry&lt;/full-title&gt;&lt;/periodical&gt;&lt;pages&gt;112465&lt;/pages&gt;&lt;volume&gt;200&lt;/volume&gt;&lt;dates&gt;&lt;year&gt;2020&lt;/year&gt;&lt;/dates&gt;&lt;isbn&gt;0223-5234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Xue et al., 2020)</w:t>
      </w:r>
      <w:r>
        <w:rPr>
          <w:lang w:val="sv-SE"/>
        </w:rPr>
        <w:fldChar w:fldCharType="end"/>
      </w:r>
    </w:p>
    <w:p w14:paraId="13721C4B" w14:textId="0F0790A4" w:rsidR="006813A9" w:rsidRDefault="006813A9" w:rsidP="00151A8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Begnini&lt;/Author&gt;&lt;Year&gt;2020&lt;/Year&gt;&lt;RecNum&gt;22&lt;/RecNum&gt;&lt;DisplayText&gt;(Begnini et al., 2020)&lt;/DisplayText&gt;&lt;record&gt;&lt;rec-number&gt;22&lt;/rec-number&gt;&lt;foreign-keys&gt;&lt;key app="EN" db-id="zwvzawvvnfx9vyevdw659prh90ed5z0vsdp9" timestamp="1712043268"&gt;22&lt;/key&gt;&lt;/foreign-keys&gt;&lt;ref-type name="Journal Article"&gt;17&lt;/ref-type&gt;&lt;contributors&gt;&lt;authors&gt;&lt;author&gt;Begnini, Fabio&lt;/author&gt;&lt;author&gt;Poongavanam, Vasanthanathan&lt;/author&gt;&lt;author&gt;Over, Björn&lt;/author&gt;&lt;author&gt;Castaldo, Marie&lt;/author&gt;&lt;author&gt;Geschwindner, Stefan&lt;/author&gt;&lt;author&gt;Johansson, Patrik&lt;/author&gt;&lt;author&gt;Tyagi, Mohit&lt;/author&gt;&lt;author&gt;Tyrchan, Christian&lt;/author&gt;&lt;author&gt;Wissler, Lisa&lt;/author&gt;&lt;author&gt;Sjö, Peter&lt;/author&gt;&lt;/authors&gt;&lt;/contributors&gt;&lt;titles&gt;&lt;title&gt;Mining natural products for macrocycles to drug difficult targets&lt;/title&gt;&lt;secondary-title&gt;Journal of Medicinal Chemistry&lt;/secondary-title&gt;&lt;/titles&gt;&lt;periodical&gt;&lt;full-title&gt;Journal of medicinal chemistry&lt;/full-title&gt;&lt;/periodical&gt;&lt;pages&gt;1054-1072&lt;/pages&gt;&lt;volume&gt;64&lt;/volume&gt;&lt;number&gt;2&lt;/number&gt;&lt;dates&gt;&lt;year&gt;2020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Begnini et al., 2020)</w:t>
      </w:r>
      <w:r>
        <w:rPr>
          <w:lang w:val="sv-SE"/>
        </w:rPr>
        <w:fldChar w:fldCharType="end"/>
      </w:r>
    </w:p>
    <w:p w14:paraId="4D388D4E" w14:textId="741C7EE9" w:rsidR="006813A9" w:rsidRDefault="006813A9" w:rsidP="00151A8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Giroud&lt;/Author&gt;&lt;Year&gt;2018&lt;/Year&gt;&lt;RecNum&gt;23&lt;/RecNum&gt;&lt;DisplayText&gt;(Giroud, Kuhn, et al., 2018)&lt;/DisplayText&gt;&lt;record&gt;&lt;rec-number&gt;23&lt;/rec-number&gt;&lt;foreign-keys&gt;&lt;key app="EN" db-id="zwvzawvvnfx9vyevdw659prh90ed5z0vsdp9" timestamp="1712043304"&gt;23&lt;/key&gt;&lt;/foreign-keys&gt;&lt;ref-type name="Journal Article"&gt;17&lt;/ref-type&gt;&lt;contributors&gt;&lt;authors&gt;&lt;author&gt;Giroud, Maude&lt;/author&gt;&lt;author&gt;Kuhn, Bernd&lt;/author&gt;&lt;author&gt;Saint-Auret, Sarah&lt;/author&gt;&lt;author&gt;Kuratli, Christoph&lt;/author&gt;&lt;author&gt;Martin, Rainer E&lt;/author&gt;&lt;author&gt;Schuler, Franz&lt;/author&gt;&lt;author&gt;Diederich, François&lt;/author&gt;&lt;author&gt;Kaiser, Marcel&lt;/author&gt;&lt;author&gt;Brun, Reto&lt;/author&gt;&lt;author&gt;Schirmeister, Tanja&lt;/author&gt;&lt;/authors&gt;&lt;/contributors&gt;&lt;titles&gt;&lt;title&gt;2 H-1, 2, 3-Triazole-based dipeptidyl nitriles: potent, selective, and trypanocidal rhodesain inhibitors by structure-based design&lt;/title&gt;&lt;secondary-title&gt;Journal of medicinal chemistry&lt;/secondary-title&gt;&lt;/titles&gt;&lt;periodical&gt;&lt;full-title&gt;Journal of medicinal chemistry&lt;/full-title&gt;&lt;/periodical&gt;&lt;pages&gt;3370-3388&lt;/pages&gt;&lt;volume&gt;61&lt;/volume&gt;&lt;number&gt;8&lt;/number&gt;&lt;dates&gt;&lt;year&gt;2018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Giroud, Kuhn, et al., 2018)</w:t>
      </w:r>
      <w:r>
        <w:rPr>
          <w:lang w:val="sv-SE"/>
        </w:rPr>
        <w:fldChar w:fldCharType="end"/>
      </w:r>
    </w:p>
    <w:p w14:paraId="4629417F" w14:textId="00150E10" w:rsidR="006813A9" w:rsidRPr="006813A9" w:rsidRDefault="006813A9" w:rsidP="00151A8D">
      <w:pPr>
        <w:pStyle w:val="EndNoteBibliography"/>
        <w:ind w:left="720" w:hanging="720"/>
      </w:pPr>
      <w:r>
        <w:rPr>
          <w:lang w:val="sv-SE"/>
        </w:rPr>
        <w:fldChar w:fldCharType="begin"/>
      </w:r>
      <w:r w:rsidRPr="006813A9">
        <w:instrText xml:space="preserve"> ADDIN EN.CITE &lt;EndNote&gt;&lt;Cite&gt;&lt;Author&gt;Pasero&lt;/Author&gt;&lt;Year&gt;2018&lt;/Year&gt;&lt;RecNum&gt;24&lt;/RecNum&gt;&lt;DisplayText&gt;(Pasero et al., 2018)&lt;/DisplayText&gt;&lt;record&gt;&lt;rec-number&gt;24&lt;/rec-number&gt;&lt;foreign-keys&gt;&lt;key app="EN" db-id="zwvzawvvnfx9vyevdw659prh90ed5z0vsdp9" timestamp="1712043343"&gt;24&lt;/key&gt;&lt;/foreign-keys&gt;&lt;ref-type name="Journal Article"&gt;17&lt;/ref-type&gt;&lt;contributors&gt;&lt;authors&gt;&lt;author&gt;Pasero, Carolina&lt;/author&gt;&lt;author&gt;D’Agostino, Ilaria&lt;/author&gt;&lt;author&gt;De Luca, Filomena&lt;/author&gt;&lt;author&gt;Zamperini, Claudio&lt;/author&gt;&lt;author&gt;Deodato, Davide&lt;/author&gt;&lt;author&gt;Truglio, Giuseppina I&lt;/author&gt;&lt;author&gt;Sannio, Filomena&lt;/author&gt;&lt;author&gt;Del Prete, Rosita&lt;/author&gt;&lt;author&gt;Ferraro, Teresa&lt;/author&gt;&lt;author&gt;Visaggio, Daniela&lt;/author&gt;&lt;/authors&gt;&lt;/contributors&gt;&lt;titles&gt;&lt;title&gt;Alkyl-guanidine compounds as potent broad-spectrum antibacterial agents: chemical library extension and biological characterization&lt;/title&gt;&lt;secondary-title&gt;Journal of Medicinal Chemistry&lt;/secondary-title&gt;&lt;/titles&gt;&lt;periodical&gt;&lt;full-title&gt;Journal of medicinal chemistry&lt;/full-title&gt;&lt;/periodical&gt;&lt;pages&gt;9162-9176&lt;/pages&gt;&lt;volume&gt;61&lt;/volume&gt;&lt;number&gt;20&lt;/number&gt;&lt;dates&gt;&lt;year&gt;2018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 w:rsidRPr="006813A9">
        <w:rPr>
          <w:noProof/>
        </w:rPr>
        <w:t>(Pasero et al., 2018)</w:t>
      </w:r>
      <w:r>
        <w:rPr>
          <w:lang w:val="sv-SE"/>
        </w:rPr>
        <w:fldChar w:fldCharType="end"/>
      </w:r>
    </w:p>
    <w:p w14:paraId="597B4B7B" w14:textId="7C278232" w:rsidR="006813A9" w:rsidRPr="006813A9" w:rsidRDefault="006813A9" w:rsidP="00151A8D">
      <w:pPr>
        <w:pStyle w:val="EndNoteBibliography"/>
        <w:ind w:left="720" w:hanging="720"/>
      </w:pPr>
      <w:r>
        <w:rPr>
          <w:lang w:val="sv-SE"/>
        </w:rPr>
        <w:fldChar w:fldCharType="begin"/>
      </w:r>
      <w:r w:rsidRPr="006813A9">
        <w:instrText xml:space="preserve"> ADDIN EN.CITE &lt;EndNote&gt;&lt;Cite&gt;&lt;Author&gt;Do&lt;/Author&gt;&lt;Year&gt;2019&lt;/Year&gt;&lt;RecNum&gt;25&lt;/RecNum&gt;&lt;DisplayText&gt;(Do et al., 2019)&lt;/DisplayText&gt;&lt;record&gt;&lt;rec-number&gt;25&lt;/rec-number&gt;&lt;foreign-keys&gt;&lt;key app="EN" db-id="zwvzawvvnfx9vyevdw659prh90ed5z0vsdp9" timestamp="1712043448"&gt;25&lt;/key&gt;&lt;/foreign-keys&gt;&lt;ref-type name="Journal Article"&gt;17&lt;/ref-type&gt;&lt;contributors&gt;&lt;authors&gt;&lt;author&gt;Do, Ha T.&lt;/author&gt;&lt;author&gt;Li, Huiying&lt;/author&gt;&lt;author&gt;Chreifi, Georges&lt;/author&gt;&lt;author&gt;Poulos, Thomas L.&lt;/author&gt;&lt;author&gt;Silverman, Richard B.&lt;/author&gt;&lt;/authors&gt;&lt;/contributors&gt;&lt;titles&gt;&lt;title&gt;Optimization of Blood–Brain Barrier Permeability with Potent and Selective Human Neuronal Nitric Oxide Synthase Inhibitors Having a 2-Aminopyridine Scaffold&lt;/title&gt;&lt;secondary-title&gt;Journal of Medicinal Chemistry&lt;/secondary-title&gt;&lt;/titles&gt;&lt;periodical&gt;&lt;full-title&gt;Journal of medicinal chemistry&lt;/full-title&gt;&lt;/periodical&gt;&lt;pages&gt;2690-2707&lt;/pages&gt;&lt;volume&gt;62&lt;/volume&gt;&lt;number&gt;5&lt;/number&gt;&lt;dates&gt;&lt;year&gt;2019&lt;/year&gt;&lt;pub-dates&gt;&lt;date&gt;2019/03/14&lt;/date&gt;&lt;/pub-dates&gt;&lt;/dates&gt;&lt;publisher&gt;American Chemical Society&lt;/publisher&gt;&lt;isbn&gt;0022-2623&lt;/isbn&gt;&lt;urls&gt;&lt;related-urls&gt;&lt;url&gt;https://doi.org/10.1021/acs.jmedchem.8b02032&lt;/url&gt;&lt;/related-urls&gt;&lt;/urls&gt;&lt;electronic-resource-num&gt;10.1021/acs.jmedchem.8b02032&lt;/electronic-resource-num&gt;&lt;/record&gt;&lt;/Cite&gt;&lt;/EndNote&gt;</w:instrText>
      </w:r>
      <w:r>
        <w:rPr>
          <w:lang w:val="sv-SE"/>
        </w:rPr>
        <w:fldChar w:fldCharType="separate"/>
      </w:r>
      <w:r w:rsidRPr="006813A9">
        <w:rPr>
          <w:noProof/>
        </w:rPr>
        <w:t>(Do et al., 2019)</w:t>
      </w:r>
      <w:r>
        <w:rPr>
          <w:lang w:val="sv-SE"/>
        </w:rPr>
        <w:fldChar w:fldCharType="end"/>
      </w:r>
    </w:p>
    <w:p w14:paraId="50CADC9C" w14:textId="7099A4E1" w:rsidR="006813A9" w:rsidRDefault="006813A9" w:rsidP="00151A8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Adebesin&lt;/Author&gt;&lt;Year&gt;2019&lt;/Year&gt;&lt;RecNum&gt;26&lt;/RecNum&gt;&lt;DisplayText&gt;(Adebesin et al., 2019)&lt;/DisplayText&gt;&lt;record&gt;&lt;rec-number&gt;26&lt;/rec-number&gt;&lt;foreign-keys&gt;&lt;key app="EN" db-id="zwvzawvvnfx9vyevdw659prh90ed5z0vsdp9" timestamp="1712043497"&gt;26&lt;/key&gt;&lt;/foreign-keys&gt;&lt;ref-type name="Journal Article"&gt;17&lt;/ref-type&gt;&lt;contributors&gt;&lt;authors&gt;&lt;author&gt;Adebesin, Adeniyi Michael&lt;/author&gt;&lt;author&gt;Wesser, Tim&lt;/author&gt;&lt;author&gt;Vijaykumar, Jonnalagadda&lt;/author&gt;&lt;author&gt;Konkel, Anne&lt;/author&gt;&lt;author&gt;Paudyal, Mahesh P&lt;/author&gt;&lt;author&gt;Lossie, Janine&lt;/author&gt;&lt;author&gt;Zhu, Chen&lt;/author&gt;&lt;author&gt;Westphal, Christina&lt;/author&gt;&lt;author&gt;Puli, Narender&lt;/author&gt;&lt;author&gt;Fischer, Robert&lt;/author&gt;&lt;/authors&gt;&lt;/contributors&gt;&lt;titles&gt;&lt;title&gt;Development of robust 17 (R), 18 (S)-epoxyeicosatetraenoic acid (17, 18-EEQ) analogues as potential clinical antiarrhythmic agents&lt;/title&gt;&lt;secondary-title&gt;Journal of Medicinal Chemistry&lt;/secondary-title&gt;&lt;/titles&gt;&lt;periodical&gt;&lt;full-title&gt;Journal of medicinal chemistry&lt;/full-title&gt;&lt;/periodical&gt;&lt;pages&gt;10124-10143&lt;/pages&gt;&lt;volume&gt;62&lt;/volume&gt;&lt;number&gt;22&lt;/number&gt;&lt;dates&gt;&lt;year&gt;2019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Adebesin et al., 2019)</w:t>
      </w:r>
      <w:r>
        <w:rPr>
          <w:lang w:val="sv-SE"/>
        </w:rPr>
        <w:fldChar w:fldCharType="end"/>
      </w:r>
    </w:p>
    <w:p w14:paraId="71A72E39" w14:textId="61EAB50F" w:rsidR="006813A9" w:rsidRPr="00151A8D" w:rsidRDefault="006813A9" w:rsidP="00151A8D">
      <w:pPr>
        <w:pStyle w:val="EndNoteBibliography"/>
        <w:ind w:left="720" w:hanging="720"/>
        <w:rPr>
          <w:lang w:val="sv-SE"/>
        </w:rPr>
      </w:pPr>
      <w:r>
        <w:rPr>
          <w:lang w:val="sv-SE"/>
        </w:rPr>
        <w:fldChar w:fldCharType="begin"/>
      </w:r>
      <w:r>
        <w:rPr>
          <w:lang w:val="sv-SE"/>
        </w:rPr>
        <w:instrText xml:space="preserve"> ADDIN EN.CITE &lt;EndNote&gt;&lt;Cite&gt;&lt;Author&gt;Giordanetto&lt;/Author&gt;&lt;Year&gt;2014&lt;/Year&gt;&lt;RecNum&gt;27&lt;/RecNum&gt;&lt;DisplayText&gt;(Giordanetto &amp;amp; Kihlberg, 2014)&lt;/DisplayText&gt;&lt;record&gt;&lt;rec-number&gt;27&lt;/rec-number&gt;&lt;foreign-keys&gt;&lt;key app="EN" db-id="zwvzawvvnfx9vyevdw659prh90ed5z0vsdp9" timestamp="1712043535"&gt;27&lt;/key&gt;&lt;/foreign-keys&gt;&lt;ref-type name="Journal Article"&gt;17&lt;/ref-type&gt;&lt;contributors&gt;&lt;authors&gt;&lt;author&gt;Giordanetto, Fabrizio&lt;/author&gt;&lt;author&gt;Kihlberg, Jan&lt;/author&gt;&lt;/authors&gt;&lt;/contributors&gt;&lt;titles&gt;&lt;title&gt;Macrocyclic drugs and clinical candidates: what can medicinal chemists learn from their properties?&lt;/title&gt;&lt;secondary-title&gt;Journal of medicinal chemistry&lt;/secondary-title&gt;&lt;/titles&gt;&lt;periodical&gt;&lt;full-title&gt;Journal of medicinal chemistry&lt;/full-title&gt;&lt;/periodical&gt;&lt;pages&gt;278-295&lt;/pages&gt;&lt;volume&gt;57&lt;/volume&gt;&lt;number&gt;2&lt;/number&gt;&lt;dates&gt;&lt;year&gt;2014&lt;/year&gt;&lt;/dates&gt;&lt;isbn&gt;0022-2623&lt;/isbn&gt;&lt;urls&gt;&lt;/urls&gt;&lt;/record&gt;&lt;/Cite&gt;&lt;/EndNote&gt;</w:instrText>
      </w:r>
      <w:r>
        <w:rPr>
          <w:lang w:val="sv-SE"/>
        </w:rPr>
        <w:fldChar w:fldCharType="separate"/>
      </w:r>
      <w:r>
        <w:rPr>
          <w:noProof/>
          <w:lang w:val="sv-SE"/>
        </w:rPr>
        <w:t>(Giordanetto &amp; Kihlberg, 2014)</w:t>
      </w:r>
      <w:r>
        <w:rPr>
          <w:lang w:val="sv-SE"/>
        </w:rPr>
        <w:fldChar w:fldCharType="end"/>
      </w:r>
    </w:p>
    <w:p w14:paraId="60C7AD0E" w14:textId="77777777" w:rsidR="006813A9" w:rsidRPr="006813A9" w:rsidRDefault="007F65E8" w:rsidP="006813A9">
      <w:pPr>
        <w:pStyle w:val="EndNoteBibliography"/>
        <w:ind w:left="720" w:hanging="720"/>
        <w:rPr>
          <w:noProof/>
        </w:rPr>
      </w:pPr>
      <w:r>
        <w:fldChar w:fldCharType="begin"/>
      </w:r>
      <w:r w:rsidRPr="00AB73E4">
        <w:rPr>
          <w:lang w:val="sv-SE"/>
        </w:rPr>
        <w:instrText xml:space="preserve"> ADDIN EN.REFLIST </w:instrText>
      </w:r>
      <w:r>
        <w:fldChar w:fldCharType="separate"/>
      </w:r>
      <w:r w:rsidR="006813A9" w:rsidRPr="006813A9">
        <w:rPr>
          <w:noProof/>
        </w:rPr>
        <w:t xml:space="preserve">Adebesin, A. M., Wesser, T., Vijaykumar, J., Konkel, A., Paudyal, M. P., Lossie, J., Zhu, C., Westphal, C., Puli, N., &amp; Fischer, R. (2019). Development of robust 17 (R), 18 (S)-epoxyeicosatetraenoic acid (17, 18-EEQ) analogues as potential clinical antiarrhythmic agents. </w:t>
      </w:r>
      <w:r w:rsidR="006813A9" w:rsidRPr="006813A9">
        <w:rPr>
          <w:i/>
          <w:noProof/>
        </w:rPr>
        <w:t>Journal of medicinal chemistry</w:t>
      </w:r>
      <w:r w:rsidR="006813A9" w:rsidRPr="006813A9">
        <w:rPr>
          <w:noProof/>
        </w:rPr>
        <w:t>,</w:t>
      </w:r>
      <w:r w:rsidR="006813A9" w:rsidRPr="006813A9">
        <w:rPr>
          <w:i/>
          <w:noProof/>
        </w:rPr>
        <w:t xml:space="preserve"> 62</w:t>
      </w:r>
      <w:r w:rsidR="006813A9" w:rsidRPr="006813A9">
        <w:rPr>
          <w:noProof/>
        </w:rPr>
        <w:t xml:space="preserve">(22), 10124-10143. </w:t>
      </w:r>
    </w:p>
    <w:p w14:paraId="4E65905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Ahlbach, C. L., Lexa, K. W., Bockus, A. T., Chen, V., Crews, P., Jacobson, M. P., &amp; Lokey, R. S. (2015). Beyond cyclosporine A: conformation-dependent passive membrane permeabilities of cyclic peptide natural products. </w:t>
      </w:r>
      <w:r w:rsidRPr="006813A9">
        <w:rPr>
          <w:i/>
          <w:noProof/>
        </w:rPr>
        <w:t>Future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7</w:t>
      </w:r>
      <w:r w:rsidRPr="006813A9">
        <w:rPr>
          <w:noProof/>
        </w:rPr>
        <w:t xml:space="preserve">(16), 2121-2130. </w:t>
      </w:r>
    </w:p>
    <w:p w14:paraId="0955112C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Andersson, V., Bergstrom, F., Branalt, J., Gronberg, G., Gustafsson, D., Karlsson, S., Polla, M., Bergman, J., &amp; Kihlberg, J. (2016). Macrocyclic prodrugs of a selective nonpeptidic direct thrombin inhibitor display high permeability, efficient bioconversion but low bioavailability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9</w:t>
      </w:r>
      <w:r w:rsidRPr="006813A9">
        <w:rPr>
          <w:noProof/>
        </w:rPr>
        <w:t xml:space="preserve">(14), 6658-6670. </w:t>
      </w:r>
    </w:p>
    <w:p w14:paraId="7EBB879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Basit, S., Ashraf, Z., Lee, K., &amp; Latif, M. (2017). First macrocyclic 3rd-generation ALK inhibitor for treatment of ALK/ROS1 cancer: Clinical and designing strategy update of lorlatinib. </w:t>
      </w:r>
      <w:r w:rsidRPr="006813A9">
        <w:rPr>
          <w:i/>
          <w:noProof/>
        </w:rPr>
        <w:t>European 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34</w:t>
      </w:r>
      <w:r w:rsidRPr="006813A9">
        <w:rPr>
          <w:noProof/>
        </w:rPr>
        <w:t xml:space="preserve">, 348-356. </w:t>
      </w:r>
    </w:p>
    <w:p w14:paraId="2EAF7309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Begnini, F., Geschwindner, S., Johansson, P., Wissler, L., Lewis, R. J., Danelius, E., Luttens, A., Matricon, P., Carlsson, J., &amp; Lenders, S. (2022). Importance of binding site hydration and flexibility revealed when optimizing a macrocyclic inhibitor of the Keap1–Nrf2 protein–protein interaction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5</w:t>
      </w:r>
      <w:r w:rsidRPr="006813A9">
        <w:rPr>
          <w:noProof/>
        </w:rPr>
        <w:t xml:space="preserve">(4), 3473-3517. </w:t>
      </w:r>
    </w:p>
    <w:p w14:paraId="311974C8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Begnini, F., Poongavanam, V., Atilaw, Y., Erdelyi, M., Schiesser, S., &amp; Kihlberg, J. (2021). Cell permeability of isomeric macrocycles: Predictions and NMR studie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2</w:t>
      </w:r>
      <w:r w:rsidRPr="006813A9">
        <w:rPr>
          <w:noProof/>
        </w:rPr>
        <w:t xml:space="preserve">(6), 983-990. </w:t>
      </w:r>
    </w:p>
    <w:p w14:paraId="6B3B082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Begnini, F., Poongavanam, V., Over, B. r., Castaldo, M., Geschwindner, S., Johansson, P., Tyagi, M., Tyrchan, C., Wissler, L., &amp; Sjö, P. (2020). Mining natural products </w:t>
      </w:r>
      <w:r w:rsidRPr="006813A9">
        <w:rPr>
          <w:noProof/>
        </w:rPr>
        <w:lastRenderedPageBreak/>
        <w:t xml:space="preserve">for macrocycles to drug difficult target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4</w:t>
      </w:r>
      <w:r w:rsidRPr="006813A9">
        <w:rPr>
          <w:noProof/>
        </w:rPr>
        <w:t xml:space="preserve">(2), 1054-1072. </w:t>
      </w:r>
    </w:p>
    <w:p w14:paraId="0DACBE32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Boy, K. M., Guernon, J. M., Wu, Y.-J., Zhang, Y., Shi, J., Zhai, W., Zhu, S., Gerritz, S. W., Toyn, J. H., &amp; Meredith, J. E. (2015). Macrocyclic prolinyl acyl guanidines as inhibitors of β-secretase (BACE)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5</w:t>
      </w:r>
      <w:r w:rsidRPr="006813A9">
        <w:rPr>
          <w:noProof/>
        </w:rPr>
        <w:t xml:space="preserve">(22), 5040-5047. </w:t>
      </w:r>
    </w:p>
    <w:p w14:paraId="5C58CCA4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Cee, V. J., Chavez Jr, F., Herberich, B., Lanman, B. A., Pettus, L. H., Reed, A. B., Wu, B., Wurz, R. P., Andrews, K. L., &amp; Chen, J. (2016). Discovery and optimization of macrocyclic quinoxaline-pyrrolo-dihydropiperidinones as potent pim-1/2 kinase inhibitor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7</w:t>
      </w:r>
      <w:r w:rsidRPr="006813A9">
        <w:rPr>
          <w:noProof/>
        </w:rPr>
        <w:t xml:space="preserve">(4), 408-412. </w:t>
      </w:r>
    </w:p>
    <w:p w14:paraId="096885B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Clark, C. G., Rossi, K. A., Corte, J. R., Fang, T., Smallheer, J. M., De Lucca, I., Nirschl, D. S., Orwat, M. J., Pinto, D. J., &amp; Hu, Z. (2019). Structure based design of macrocyclic factor XIa inhibitors: Discovery of cyclic P1 linker moieties with improved oral bioavailability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9</w:t>
      </w:r>
      <w:r w:rsidRPr="006813A9">
        <w:rPr>
          <w:noProof/>
        </w:rPr>
        <w:t xml:space="preserve">(19), 126604. </w:t>
      </w:r>
    </w:p>
    <w:p w14:paraId="6A845191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Corte, J. R., Fang, T., Osuna, H., Pinto, D. J., Rossi, K. A., Myers Jr, J. E., Sheriff, S., Lou, Z., Zheng, J. J., &amp; Harper, T. W. (2017). Structure-based design of macrocyclic factor XIa inhibitors: Discovery of the macrocyclic amide linker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0</w:t>
      </w:r>
      <w:r w:rsidRPr="006813A9">
        <w:rPr>
          <w:noProof/>
        </w:rPr>
        <w:t xml:space="preserve">(3), 1060-1075. </w:t>
      </w:r>
    </w:p>
    <w:p w14:paraId="3A7ED47E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Corte, J. R., Pinto, D. J., Fang, T., Osuna, H., Yang, W., Wang, Y., Lai, A., Clark, C. G., Sun, J.-H., &amp; Rampulla, R. (2019). Potent, orally bioavailable, and efficacious macrocyclic inhibitors of factor XIa. Discovery of pyridine-based macrocycles possessing phenylazole carboxamide P1 group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2), 784-803. </w:t>
      </w:r>
    </w:p>
    <w:p w14:paraId="5A1D516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Corte, J. R., Yang, W., Fang, T., Wang, Y., Osuna, H., Lai, A., Ewing, W. R., Rossi, K. A., Myers Jr, J. E., &amp; Sheriff, S. (2017). Macrocyclic inhibitors of Factor XIa: Discovery of alkyl-substituted macrocyclic amide linkers with improved potency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7</w:t>
      </w:r>
      <w:r w:rsidRPr="006813A9">
        <w:rPr>
          <w:noProof/>
        </w:rPr>
        <w:t xml:space="preserve">(16), 3833-3839. </w:t>
      </w:r>
    </w:p>
    <w:p w14:paraId="3980D5E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DeGoey, D. A., Chen, H.-J., Cox, P. B., &amp; Wendt, M. D. (2017). Beyond the rule of 5: lessons learned from AbbVie’s drugs and compound collection: miniperspectiv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7), 2636-2651. </w:t>
      </w:r>
    </w:p>
    <w:p w14:paraId="4B782FE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Dilger, A. K., Pabbisetty, K. B., Corte, J. R., De Lucca, I., Fang, T., Yang, W., Pinto, D. J., Wang, Y., Zhu, Y., &amp; Mathur, A. (2021). Discovery of milvexian, a high-affinity, orally bioavailable inhibitor of factor XIa in clinical studies for antithrombotic therapy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5</w:t>
      </w:r>
      <w:r w:rsidRPr="006813A9">
        <w:rPr>
          <w:noProof/>
        </w:rPr>
        <w:t xml:space="preserve">(3), 1770-1785. </w:t>
      </w:r>
    </w:p>
    <w:p w14:paraId="3EB1AF8F" w14:textId="25359C5B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Do, H. T., Li, H., Chreifi, G., Poulos, T. L., &amp; Silverman, R. B. (2019). Optimization of Blood–Brain Barrier Permeability with Potent and Selective Human Neuronal Nitric Oxide Synthase Inhibitors Having a 2-Aminopyridine Scaffold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2</w:t>
      </w:r>
      <w:r w:rsidRPr="006813A9">
        <w:rPr>
          <w:noProof/>
        </w:rPr>
        <w:t xml:space="preserve">(5), 2690-2707. </w:t>
      </w:r>
      <w:hyperlink r:id="rId5" w:history="1">
        <w:r w:rsidRPr="006813A9">
          <w:rPr>
            <w:rStyle w:val="ae"/>
            <w:noProof/>
          </w:rPr>
          <w:t>https://doi.org/10.1021/acs.jmedchem.8b02032</w:t>
        </w:r>
      </w:hyperlink>
      <w:r w:rsidRPr="006813A9">
        <w:rPr>
          <w:noProof/>
        </w:rPr>
        <w:t xml:space="preserve"> </w:t>
      </w:r>
    </w:p>
    <w:p w14:paraId="301D01FD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Du-Cuny, L., Song, Z., Moses, S., Powis, G., Mash, E. A., Meuillet, E. J., &amp; Zhang, S. (2009). Computational modeling of novel inhibitors targeting the Akt pleckstrin homology domain. </w:t>
      </w:r>
      <w:r w:rsidRPr="006813A9">
        <w:rPr>
          <w:i/>
          <w:noProof/>
        </w:rPr>
        <w:t>Bioorganic &amp;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7</w:t>
      </w:r>
      <w:r w:rsidRPr="006813A9">
        <w:rPr>
          <w:noProof/>
        </w:rPr>
        <w:t xml:space="preserve">(19), 6983-6992. </w:t>
      </w:r>
    </w:p>
    <w:p w14:paraId="50C92EB9" w14:textId="08821F3C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lastRenderedPageBreak/>
        <w:t xml:space="preserve">Duan, M., Kazmierski, W., Crosby, R., Gartland, M., Ji, J., Tallant, M., Wang, A., Hamatake, R., Wright, L., Wu, M., Zhang, Y. K., Ding, C. Z., Li, X., Liu, Y., Zhang, S., Zhou, Y., Plattner, J. J., &amp; Baker, S. J. (2012). Discovery of novel P3-oxo inhibitor of hepatitis C virus NS3/4A serine protease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2</w:t>
      </w:r>
      <w:r w:rsidRPr="006813A9">
        <w:rPr>
          <w:noProof/>
        </w:rPr>
        <w:t xml:space="preserve">(8), 2993-2996. </w:t>
      </w:r>
      <w:hyperlink r:id="rId6" w:history="1">
        <w:r w:rsidRPr="006813A9">
          <w:rPr>
            <w:rStyle w:val="ae"/>
            <w:noProof/>
          </w:rPr>
          <w:t>https://doi.org/10.1016/j.bmcl.2012.02.039</w:t>
        </w:r>
      </w:hyperlink>
      <w:r w:rsidRPr="006813A9">
        <w:rPr>
          <w:noProof/>
        </w:rPr>
        <w:t xml:space="preserve"> </w:t>
      </w:r>
    </w:p>
    <w:p w14:paraId="4294379E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Engelhardt, H., Böse, D., Petronczki, M., Scharn, D., Bader, G., Baum, A., Bergner, A., Chong, E., Döbel, S., &amp; Egger, G. (2019). Start selective and rigidify: the discovery path toward a next generation of EGFR tyrosine kinase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2</w:t>
      </w:r>
      <w:r w:rsidRPr="006813A9">
        <w:rPr>
          <w:noProof/>
        </w:rPr>
        <w:t xml:space="preserve">(22), 10272-10293. </w:t>
      </w:r>
    </w:p>
    <w:p w14:paraId="72FD704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Fang, T., Corte, J. R., Gilligan, P. J., Jeon, Y., Osuna, H., Rossi, K. A., Myers Jr, J. E., Sheriff, S., Lou, Z., &amp; Zheng, J. J. (2020). Orally bioavailable amine-linked macrocyclic inhibitors of factor XIa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30</w:t>
      </w:r>
      <w:r w:rsidRPr="006813A9">
        <w:rPr>
          <w:noProof/>
        </w:rPr>
        <w:t xml:space="preserve">(4), 126949. </w:t>
      </w:r>
    </w:p>
    <w:p w14:paraId="52AD488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Farand, J., Mai, N., Chandrasekhar, J., Newby, Z. E., Van Veldhuizen, J., Loyer-Drew, J., Venkataramani, C., Guerrero, J., Kwok, A., &amp; Li, N. (2016). Selectivity switch between FAK and Pyk2: Macrocyclization of FAK inhibitors improves Pyk2 potency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6</w:t>
      </w:r>
      <w:r w:rsidRPr="006813A9">
        <w:rPr>
          <w:noProof/>
        </w:rPr>
        <w:t xml:space="preserve">(24), 5926-5930. </w:t>
      </w:r>
    </w:p>
    <w:p w14:paraId="5609DAC4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Giordanetto, F., &amp; Kihlberg, J. (2014). Macrocyclic drugs and clinical candidates: what can medicinal chemists learn from their properties?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7</w:t>
      </w:r>
      <w:r w:rsidRPr="006813A9">
        <w:rPr>
          <w:noProof/>
        </w:rPr>
        <w:t xml:space="preserve">(2), 278-295. </w:t>
      </w:r>
    </w:p>
    <w:p w14:paraId="19343E8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Giroud, M., Dietzel, U., Anselm, L., Banner, D., Kuglstatter, A., Benz, J., Blanc, J.-B., Gaufreteau, D., Liu, H., &amp; Lin, X. (2018). Repurposing a library of human cathepsin L ligands: identification of macrocyclic lactams as potent rhodesain and trypanosoma brucei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8), 3350-3369. </w:t>
      </w:r>
    </w:p>
    <w:p w14:paraId="2656682E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Giroud, M., Kuhn, B., Saint-Auret, S., Kuratli, C., Martin, R. E., Schuler, F., Diederich, F., Kaiser, M., Brun, R., &amp; Schirmeister, T. (2018). 2 H-1, 2, 3-Triazole-based dipeptidyl nitriles: potent, selective, and trypanocidal rhodesain inhibitors by structure-based design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8), 3370-3388. </w:t>
      </w:r>
    </w:p>
    <w:p w14:paraId="7092EB47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Gozalbes, R., Jacewicz, M., Annand, R., Tsaioun, K., &amp; Pineda-Lucena, A. (2011). QSAR-based permeability model for drug-like compounds. </w:t>
      </w:r>
      <w:r w:rsidRPr="006813A9">
        <w:rPr>
          <w:i/>
          <w:noProof/>
        </w:rPr>
        <w:t>Bioorganic &amp;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9</w:t>
      </w:r>
      <w:r w:rsidRPr="006813A9">
        <w:rPr>
          <w:noProof/>
        </w:rPr>
        <w:t xml:space="preserve">(8), 2615-2624. </w:t>
      </w:r>
    </w:p>
    <w:p w14:paraId="69D4D86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Granger, B. A., &amp; Brown, D. G. (2016). Design and synthesis of peptide-based macrocyclic cyclophilin inhibitors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6</w:t>
      </w:r>
      <w:r w:rsidRPr="006813A9">
        <w:rPr>
          <w:noProof/>
        </w:rPr>
        <w:t xml:space="preserve">(21), 5304-5307. </w:t>
      </w:r>
    </w:p>
    <w:p w14:paraId="6508C571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alland, N., Blum, H., Buning, C., Kohlmann, M., &amp; Lindenschmidt, A. (2014). Small macrocycles as highly active integrin α2β1 antagonist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</w:t>
      </w:r>
      <w:r w:rsidRPr="006813A9">
        <w:rPr>
          <w:noProof/>
        </w:rPr>
        <w:t xml:space="preserve">(2), 193-198. </w:t>
      </w:r>
    </w:p>
    <w:p w14:paraId="7782ABA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ess, S., Ovadia, O., Shalev, D. E., Senderovich, H., Qadri, B., Yehezkel, T., Salitra, Y., Sheynis, T., Jelinek, R., &amp; Gilon, C. (2007). Effect of structural and conformation modifications, including backbone cyclization, of hydrophilic hexapeptides on their intestinal permeability and enzymatic stability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0</w:t>
      </w:r>
      <w:r w:rsidRPr="006813A9">
        <w:rPr>
          <w:noProof/>
        </w:rPr>
        <w:t xml:space="preserve">(24), 6201-6211. </w:t>
      </w:r>
    </w:p>
    <w:p w14:paraId="2FC4FA94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lastRenderedPageBreak/>
        <w:t xml:space="preserve">Himmelbauer, M. K., Xin, Z., Jones, J. H., Enyedy, I., King, K., Marcotte, D. J., Murugan, P., Santoro, J. C., Hesson, T., &amp; Spilker, K. (2019). Rational design and optimization of a novel class of macrocyclic apoptosis signal-regulating kinase 1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2</w:t>
      </w:r>
      <w:r w:rsidRPr="006813A9">
        <w:rPr>
          <w:noProof/>
        </w:rPr>
        <w:t xml:space="preserve">(23), 10740-10756. </w:t>
      </w:r>
    </w:p>
    <w:p w14:paraId="7559ACB1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opkins, B. A., Lee, H., Ha, S., Nogle, L., Sauvagnat, B., McMinn, S., Smith, G. F., &amp; Sciammetta, N. (2019). Development of a platform to enable efficient permeability evaluation of novel organo-peptide macrocycle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0</w:t>
      </w:r>
      <w:r w:rsidRPr="006813A9">
        <w:rPr>
          <w:noProof/>
        </w:rPr>
        <w:t xml:space="preserve">(6), 874-879. </w:t>
      </w:r>
    </w:p>
    <w:p w14:paraId="7DB79ABD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ostalkova, A., Marikova, J., Opletal, L., Korabecny, J., Hulcova, D., Kunes, J., Novakova, L., Perez, D. I., Jun, D., &amp; Kucera, T. (2019). Isoquinoline alkaloids from Berberis vulgaris as potential lead compounds for the treatment of Alzheimer’s disease. </w:t>
      </w:r>
      <w:r w:rsidRPr="006813A9">
        <w:rPr>
          <w:i/>
          <w:noProof/>
        </w:rPr>
        <w:t>Journal of natural product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82</w:t>
      </w:r>
      <w:r w:rsidRPr="006813A9">
        <w:rPr>
          <w:noProof/>
        </w:rPr>
        <w:t xml:space="preserve">(2), 239-248. </w:t>
      </w:r>
    </w:p>
    <w:p w14:paraId="2D1ADF2C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ouštecká, R., Hadzima, M., Fanfrlik, J., Brynda, J., Pallová, L., Hánová, I., Mertlíková-Kaiserová, H., Lepsik, M., Horn, M., &amp; Smrčina, M. (2020). Biomimetic Macrocyclic Inhibitors of Human Cathepsin D: Structure–Activity Relationship and Binding Mode Analysi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4), 1576-1596. </w:t>
      </w:r>
    </w:p>
    <w:p w14:paraId="455CE29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Hoveyda, H. R., Marsault, E., Gagnon, R., Mathieu, A. P., Vézina, M., Landry, A., Wang, Z., Benakli, K., Beaubien, S., &amp; Saint-Louis, C. (2011). Optimization of the potency and pharmacokinetic properties of a macrocyclic ghrelin receptor agonist (Part I): development of ulimorelin (TZP-101) from hit to clinic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4</w:t>
      </w:r>
      <w:r w:rsidRPr="006813A9">
        <w:rPr>
          <w:noProof/>
        </w:rPr>
        <w:t xml:space="preserve">(24), 8305-8320. </w:t>
      </w:r>
    </w:p>
    <w:p w14:paraId="55153C8C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Jiang, Y., Andrews, S. W., Condroski, K. R., Buckman, B., Serebryany, V., Wenglowsky, S., Kennedy, A. L., Madduru, M. R., Wang, B., &amp; Lyon, M. (2014). Discovery of danoprevir (ITMN-191/R7227), a highly selective and potent inhibitor of hepatitis C virus (HCV) NS3/4A proteas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7</w:t>
      </w:r>
      <w:r w:rsidRPr="006813A9">
        <w:rPr>
          <w:noProof/>
        </w:rPr>
        <w:t xml:space="preserve">(5), 1753-1769. </w:t>
      </w:r>
    </w:p>
    <w:p w14:paraId="0E0A902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Jing, Y.-r., Zhou, W., Li, W.-l., Zhao, L.-x., &amp; Wang, Y.-f. (2014). The synthesis of novel taxoids for oral administration. </w:t>
      </w:r>
      <w:r w:rsidRPr="006813A9">
        <w:rPr>
          <w:i/>
          <w:noProof/>
        </w:rPr>
        <w:t>Bioorganic &amp;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2</w:t>
      </w:r>
      <w:r w:rsidRPr="006813A9">
        <w:rPr>
          <w:noProof/>
        </w:rPr>
        <w:t xml:space="preserve">(1), 194-203. </w:t>
      </w:r>
    </w:p>
    <w:p w14:paraId="14E6ECF9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Johnson, T. W., Richardson, P. F., Bailey, S., Brooun, A., Burke, B. J., Collins, M. R., Cui, J. J., Deal, J. G., Deng, Y.-L., &amp; Dinh, D. (2014). Discovery of (10 R)-7-Amino-12-fluoro-2, 10, 16-trimethyl-15-oxo-10, 15, 16, 17-tetrahydro-2H-8, 4-(metheno) pyrazolo [4, 3-h][2, 5, 11]-benzoxadiazacyclotetradecine-3-carbonitrile (PF-06463922), a macrocyclic inhibitor of anaplastic lymphoma kinase (ALK) and c-ros oncogene 1 (ROS1) with preclinical brain exposure and broad-spectrum potency against ALK-resistant mutation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7</w:t>
      </w:r>
      <w:r w:rsidRPr="006813A9">
        <w:rPr>
          <w:noProof/>
        </w:rPr>
        <w:t xml:space="preserve">(11), 4720-4744. </w:t>
      </w:r>
    </w:p>
    <w:p w14:paraId="278FDA1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Joshi, A., Véron, J.-B., Unge, J., Rosenquist, Å., Wallberg, H., Samuelsson, B., Hallberg, A., &amp; Larhed, M. (2013). Design and Synthesis of P1–P3 Macrocyclic Tertiary-Alcohol-Comprising HIV-1 Protease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6</w:t>
      </w:r>
      <w:r w:rsidRPr="006813A9">
        <w:rPr>
          <w:noProof/>
        </w:rPr>
        <w:t xml:space="preserve">(22), 8999-9007. </w:t>
      </w:r>
    </w:p>
    <w:p w14:paraId="24D5F49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>Kaneda, M., Kawaguchi, S., Fujii, N., Ohno, H., &amp; Oishi, S. (2018). Structure–activity relationship study on odoamide: Insights into the bioactivities of Aurilide-</w:t>
      </w:r>
      <w:r w:rsidRPr="006813A9">
        <w:rPr>
          <w:noProof/>
        </w:rPr>
        <w:lastRenderedPageBreak/>
        <w:t xml:space="preserve">family hybrid peptide–polyketide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9</w:t>
      </w:r>
      <w:r w:rsidRPr="006813A9">
        <w:rPr>
          <w:noProof/>
        </w:rPr>
        <w:t xml:space="preserve">(4), 365-369. </w:t>
      </w:r>
    </w:p>
    <w:p w14:paraId="592776A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Kettle, J. G., Alwan, H., Bista, M., Breed, J., Davies, N. L., Eckersley, K., Fillery, S., Foote, K. M., Goodwin, L., &amp; Jones, D. R. (2016). Potent and selective inhibitors of MTH1 probe its role in cancer cell survival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9</w:t>
      </w:r>
      <w:r w:rsidRPr="006813A9">
        <w:rPr>
          <w:noProof/>
        </w:rPr>
        <w:t xml:space="preserve">(6), 2346-2361. </w:t>
      </w:r>
    </w:p>
    <w:p w14:paraId="07E01411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Kostrun, S., Fajdetic, A., Pesic, D., Brajsa, K., Bencetić Mihaljević, V., Jelic, D., Petrinić Grba, A., Elenkov, I., Rupcic, R., &amp; Kapic, S. (2021). Macrolide inspired macrocycles as modulators of the IL-17A/IL-17RA interaction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4</w:t>
      </w:r>
      <w:r w:rsidRPr="006813A9">
        <w:rPr>
          <w:noProof/>
        </w:rPr>
        <w:t xml:space="preserve">(12), 8354-8383. </w:t>
      </w:r>
    </w:p>
    <w:p w14:paraId="3E4B3F60" w14:textId="7B478566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'Exact, M., Comeau, C., Bourhis, A., Boisvert, O., Fröhlich, U., Létourneau, D., Marsault, É., Lavigne, P., Grandbois, M., &amp; Boudreault, P. L. (2023). Beyond Rule-of-five: Permeability Assessment of Semipeptidic Macrocycles. </w:t>
      </w:r>
      <w:r w:rsidRPr="006813A9">
        <w:rPr>
          <w:i/>
          <w:noProof/>
        </w:rPr>
        <w:t>Biochim Biophys Acta Biomembr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865</w:t>
      </w:r>
      <w:r w:rsidRPr="006813A9">
        <w:rPr>
          <w:noProof/>
        </w:rPr>
        <w:t xml:space="preserve">(7), 184196. </w:t>
      </w:r>
      <w:hyperlink r:id="rId7" w:history="1">
        <w:r w:rsidRPr="006813A9">
          <w:rPr>
            <w:rStyle w:val="ae"/>
            <w:noProof/>
          </w:rPr>
          <w:t>https://doi.org/10.1016/j.bbamem.2023.184196</w:t>
        </w:r>
      </w:hyperlink>
      <w:r w:rsidRPr="006813A9">
        <w:rPr>
          <w:noProof/>
        </w:rPr>
        <w:t xml:space="preserve"> </w:t>
      </w:r>
    </w:p>
    <w:p w14:paraId="44785AD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rFonts w:hint="eastAsia"/>
          <w:noProof/>
        </w:rPr>
        <w:t>Ladziata, V. U., Glunz, P. W., Zou, Y., Zhang, X., Jiang, W., Jacutin-Porte, S., Cheney, D. L., Wei, A., Luettgen, J. M., &amp; Harper, T. M. (2016). Synthesis and P1</w:t>
      </w:r>
      <w:r w:rsidRPr="006813A9">
        <w:rPr>
          <w:rFonts w:hint="eastAsia"/>
          <w:noProof/>
        </w:rPr>
        <w:t>′</w:t>
      </w:r>
      <w:r w:rsidRPr="006813A9">
        <w:rPr>
          <w:rFonts w:hint="eastAsia"/>
          <w:noProof/>
        </w:rPr>
        <w:t xml:space="preserve"> SAR exploration of potent macrocyclic tissue factor-</w:t>
      </w:r>
      <w:r w:rsidRPr="006813A9">
        <w:rPr>
          <w:noProof/>
        </w:rPr>
        <w:t xml:space="preserve">factor VIIa inhibitors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6</w:t>
      </w:r>
      <w:r w:rsidRPr="006813A9">
        <w:rPr>
          <w:noProof/>
        </w:rPr>
        <w:t xml:space="preserve">(20), 5051-5057. </w:t>
      </w:r>
    </w:p>
    <w:p w14:paraId="3FE0C13E" w14:textId="464344AE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ampa, A., Alogheli, H., Ehrenberg, A. E., Åkerblom, E., Svensson, R., Artursson, P., Danielson, U. H., Karlén, A., &amp; Sandström, A. (2014). Vinylated linear P2 pyrimidinyloxyphenylglycine based inhibitors of the HCV NS3/4A protease and corresponding macrocycles. </w:t>
      </w:r>
      <w:r w:rsidRPr="006813A9">
        <w:rPr>
          <w:i/>
          <w:noProof/>
        </w:rPr>
        <w:t>Bioorg Med Chem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2</w:t>
      </w:r>
      <w:r w:rsidRPr="006813A9">
        <w:rPr>
          <w:noProof/>
        </w:rPr>
        <w:t xml:space="preserve">(23), 6595-6615. </w:t>
      </w:r>
      <w:hyperlink r:id="rId8" w:history="1">
        <w:r w:rsidRPr="006813A9">
          <w:rPr>
            <w:rStyle w:val="ae"/>
            <w:noProof/>
          </w:rPr>
          <w:t>https://doi.org/10.1016/j.bmc.2014.10.010</w:t>
        </w:r>
      </w:hyperlink>
      <w:r w:rsidRPr="006813A9">
        <w:rPr>
          <w:noProof/>
        </w:rPr>
        <w:t xml:space="preserve"> </w:t>
      </w:r>
    </w:p>
    <w:p w14:paraId="4480820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e Roux, A., Blaise, E., Boudreault, P.-L., Comeau, C., Doucet, A., Giarrusso, M., Collin, M.-P., Neubauer, T., Kölling, F., &amp; Göller, A. H. (2020). Structure–permeability relationship of semipeptidic macrocycles—understanding and optimizing passive permeability and efflux ratio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13), 6774-6783. </w:t>
      </w:r>
    </w:p>
    <w:p w14:paraId="1E98D0BA" w14:textId="1A4D8D69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erchner, A., Machauer, R., Betschart, C., Veenstra, S., Rueeger, H., McCarthy, C., Tintelnot-Blomley, M., Jaton, A. L., Rabe, S., Desrayaud, S., Enz, A., Staufenbiel, M., Paganetti, P., Rondeau, J. M., &amp; Neumann, U. (2010). Macrocyclic BACE-1 inhibitors acutely reduce Abeta in brain after po application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0</w:t>
      </w:r>
      <w:r w:rsidRPr="006813A9">
        <w:rPr>
          <w:noProof/>
        </w:rPr>
        <w:t xml:space="preserve">(2), 603-607. </w:t>
      </w:r>
      <w:hyperlink r:id="rId9" w:history="1">
        <w:r w:rsidRPr="006813A9">
          <w:rPr>
            <w:rStyle w:val="ae"/>
            <w:noProof/>
          </w:rPr>
          <w:t>https://doi.org/10.1016/j.bmcl.2009.11.092</w:t>
        </w:r>
      </w:hyperlink>
      <w:r w:rsidRPr="006813A9">
        <w:rPr>
          <w:noProof/>
        </w:rPr>
        <w:t xml:space="preserve"> </w:t>
      </w:r>
    </w:p>
    <w:p w14:paraId="0A25480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i, D., Zhang, X., Ma, X., Xu, L., Yu, J., Gao, L., Hu, X., Zhang, J., Dong, X., &amp; Li, J. (2018). Development of macrocyclic peptides containing epoxyketone with oral availability as proteasome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20), 9177-9204. </w:t>
      </w:r>
    </w:p>
    <w:p w14:paraId="311A825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i, Z., Partridge, J., Silva-Garcia, A., Rademacher, P., Betz, A., Xu, Q., Sham, H., Hu, Y., Shan, Y., &amp; Liu, B. (2017). Structure-guided design of novel, potent, and selective macrocyclic plasma kallikrein inhibitor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8</w:t>
      </w:r>
      <w:r w:rsidRPr="006813A9">
        <w:rPr>
          <w:noProof/>
        </w:rPr>
        <w:t xml:space="preserve">(2), 185-190. </w:t>
      </w:r>
    </w:p>
    <w:p w14:paraId="7740C30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lastRenderedPageBreak/>
        <w:t xml:space="preserve">Liederer, B. M., Fuchs, T., Vander Velde, D., Siahaan, T. J., &amp; Borchardt, R. T. (2006). Effects of amino acid chirality and the chemical linker on the cell permeation characteristics of cyclic prodrugs of opioid peptide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49</w:t>
      </w:r>
      <w:r w:rsidRPr="006813A9">
        <w:rPr>
          <w:noProof/>
        </w:rPr>
        <w:t xml:space="preserve">(4), 1261-1270. </w:t>
      </w:r>
    </w:p>
    <w:p w14:paraId="123CB837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in, X., Skolnik, S., Chen, X., &amp; Wang, J. (2011). Attenuation of intestinal absorption by major efflux transporters: quantitative tools and strategies using a Caco-2 model. </w:t>
      </w:r>
      <w:r w:rsidRPr="006813A9">
        <w:rPr>
          <w:i/>
          <w:noProof/>
        </w:rPr>
        <w:t>Drug Metabolism and Disposition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39</w:t>
      </w:r>
      <w:r w:rsidRPr="006813A9">
        <w:rPr>
          <w:noProof/>
        </w:rPr>
        <w:t xml:space="preserve">(2), 265-274. </w:t>
      </w:r>
    </w:p>
    <w:p w14:paraId="523A9647" w14:textId="020D833B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indsley, S. R., Moore, K. P., Rajapakse, H. A., Selnick, H. G., Young, M. B., Zhu, H., Munshi, S., Kuo, L., McGaughey, G. B., Colussi, D., Crouthamel, M. C., Lai, M. T., Pietrak, B., Price, E. A., Sankaranarayanan, S., Simon, A. J., Seabrook, G. R., Hazuda, D. J., Pudvah, N. T., Hochman, J. H., Graham, S. L., Vacca, J. P., &amp; Nantermet, P. G. (2007). Design, synthesis, and SAR of macrocyclic tertiary carbinamine BACE-1 inhibitor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7</w:t>
      </w:r>
      <w:r w:rsidRPr="006813A9">
        <w:rPr>
          <w:noProof/>
        </w:rPr>
        <w:t xml:space="preserve">(14), 4057-4061. </w:t>
      </w:r>
      <w:hyperlink r:id="rId10" w:history="1">
        <w:r w:rsidRPr="006813A9">
          <w:rPr>
            <w:rStyle w:val="ae"/>
            <w:noProof/>
          </w:rPr>
          <w:t>https://doi.org/10.1016/j.bmcl.2007.04.072</w:t>
        </w:r>
      </w:hyperlink>
      <w:r w:rsidRPr="006813A9">
        <w:rPr>
          <w:noProof/>
        </w:rPr>
        <w:t xml:space="preserve"> </w:t>
      </w:r>
    </w:p>
    <w:p w14:paraId="4F15B20B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Liu, Z., Yu, P., Dong, L., Wang, W., Duan, S., Wang, B., Gong, X., Ye, L., Wang, H., &amp; Tian, J. (2021). Discovery of the next-generation pan-TRK kinase inhibitors for the treatment of cancer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4</w:t>
      </w:r>
      <w:r w:rsidRPr="006813A9">
        <w:rPr>
          <w:noProof/>
        </w:rPr>
        <w:t xml:space="preserve">(14), 10286-10296. </w:t>
      </w:r>
    </w:p>
    <w:p w14:paraId="7D945BB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accari, G., Sanfilippo, S., De Luca, F., Deodato, D., Casian, A., Lang, M. C. D., Zamperini, C., Dreassi, E., Rossolini, G. M., &amp; Docquier, J.-D. (2014). Synthesis of linear and cyclic guazatine derivatives endowed with antibacterial activity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4</w:t>
      </w:r>
      <w:r w:rsidRPr="006813A9">
        <w:rPr>
          <w:noProof/>
        </w:rPr>
        <w:t xml:space="preserve">(23), 5525-5529. </w:t>
      </w:r>
    </w:p>
    <w:p w14:paraId="10E459F0" w14:textId="36D07A63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achauer, R., Laumen, K., Veenstra, S., Rondeau, J. M., Tintelnot-Blomley, M., Betschart, C., Jaton, A. L., Desrayaud, S., Staufenbiel, M., Rabe, S., Paganetti, P., &amp; Neumann, U. (2009). Macrocyclic peptidomimetic beta-secretase (BACE-1) inhibitors with activity in vivo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9</w:t>
      </w:r>
      <w:r w:rsidRPr="006813A9">
        <w:rPr>
          <w:noProof/>
        </w:rPr>
        <w:t xml:space="preserve">(5), 1366-1370. </w:t>
      </w:r>
      <w:hyperlink r:id="rId11" w:history="1">
        <w:r w:rsidRPr="006813A9">
          <w:rPr>
            <w:rStyle w:val="ae"/>
            <w:noProof/>
          </w:rPr>
          <w:t>https://doi.org/10.1016/j.bmcl.2009.01.055</w:t>
        </w:r>
      </w:hyperlink>
      <w:r w:rsidRPr="006813A9">
        <w:rPr>
          <w:noProof/>
        </w:rPr>
        <w:t xml:space="preserve"> </w:t>
      </w:r>
    </w:p>
    <w:p w14:paraId="7E9532F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ackman, R. L., Steadman, V. A., Dean, D. K., Jansa, P., Poullennec, K. G., Appleby, T., Austin, C., Blakemore, C. A., Cai, R., &amp; Cannizzaro, C. (2018). Discovery of a potent and orally bioavailable cyclophilin inhibitor derived from the sanglifehrin macrocycl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21), 9473-9499. </w:t>
      </w:r>
    </w:p>
    <w:p w14:paraId="2994FC28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>[Record #146 is using a reference type undefined in this output style.]</w:t>
      </w:r>
    </w:p>
    <w:p w14:paraId="32BD2BE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cCoull, W., Abrams, R. D., Anderson, E., Blades, K., Barton, P., Box, M., Burgess, J., Byth, K., Cao, Q., &amp; Chuaqui, C. (2017). Discovery of pyrazolo [1, 5-a] pyrimidine B-cell lymphoma 6 (BCL6) binders and optimization to high affinity macrocyclic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0</w:t>
      </w:r>
      <w:r w:rsidRPr="006813A9">
        <w:rPr>
          <w:noProof/>
        </w:rPr>
        <w:t xml:space="preserve">(10), 4386-4402. </w:t>
      </w:r>
    </w:p>
    <w:p w14:paraId="108C0DC4" w14:textId="027B6286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cGowan, D., Vendeville, S., Lin, T. I., Tahri, A., Hu, L., Cummings, M. D., Amssoms, K., Berke, J. M., Canard, M., Cleiren, E., Dehertogh, P., Last, S., Fransen, E., Van Der Helm, E., Van den Steen, I., Vijgen, L., Rouan, M. C., Fanning, G., Nyanguile, O., Van Emelen, K., Simmen, K., &amp; Raboisson, P. (2012). Finger-loop inhibitors of the HCV NS5b polymerase. Part 1: Discovery and optimization of novel 1,6- and 2,6-macrocyclic indole serie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2</w:t>
      </w:r>
      <w:r w:rsidRPr="006813A9">
        <w:rPr>
          <w:noProof/>
        </w:rPr>
        <w:t xml:space="preserve">(13), 4431-4436. </w:t>
      </w:r>
      <w:hyperlink r:id="rId12" w:history="1">
        <w:r w:rsidRPr="006813A9">
          <w:rPr>
            <w:rStyle w:val="ae"/>
            <w:noProof/>
          </w:rPr>
          <w:t>https://doi.org/10.1016/j.bmcl.2012.03.097</w:t>
        </w:r>
      </w:hyperlink>
      <w:r w:rsidRPr="006813A9">
        <w:rPr>
          <w:noProof/>
        </w:rPr>
        <w:t xml:space="preserve"> </w:t>
      </w:r>
    </w:p>
    <w:p w14:paraId="6E3C1F9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lastRenderedPageBreak/>
        <w:t xml:space="preserve">Miyachi, H., Kanamitsu, K., Ishii, M., Watanabe, E., Katsuyama, A., Otsuguro, S., Yakushiji, F., Watanabe, M., Matsui, K., &amp; Sato, Y. (2021). Structure, solubility, and permeability relationships in a diverse middle molecule library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37</w:t>
      </w:r>
      <w:r w:rsidRPr="006813A9">
        <w:rPr>
          <w:noProof/>
        </w:rPr>
        <w:t xml:space="preserve">, 127847. </w:t>
      </w:r>
    </w:p>
    <w:p w14:paraId="7D0A57F9" w14:textId="3974E891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oore, K. P., Zhu, H., Rajapakse, H. A., McGaughey, G. B., Colussi, D., Price, E. A., Sankaranarayanan, S., Simon, A. J., Pudvah, N. T., Hochman, J. H., Allison, T., Munshi, S. K., Graham, S. L., Vacca, J. P., &amp; Nantermet, P. G. (2007). Strategies toward improving the brain penetration of macrocyclic tertiary carbinamine BACE-1 inhibitor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7</w:t>
      </w:r>
      <w:r w:rsidRPr="006813A9">
        <w:rPr>
          <w:noProof/>
        </w:rPr>
        <w:t xml:space="preserve">(21), 5831-5835. </w:t>
      </w:r>
      <w:hyperlink r:id="rId13" w:history="1">
        <w:r w:rsidRPr="006813A9">
          <w:rPr>
            <w:rStyle w:val="ae"/>
            <w:noProof/>
          </w:rPr>
          <w:t>https://doi.org/10.1016/j.bmcl.2007.08.040</w:t>
        </w:r>
      </w:hyperlink>
      <w:r w:rsidRPr="006813A9">
        <w:rPr>
          <w:noProof/>
        </w:rPr>
        <w:t xml:space="preserve"> </w:t>
      </w:r>
    </w:p>
    <w:p w14:paraId="2FF869B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Moreau, B., O’Meara, J. A., Bordeleau, J. e., Garneau, M., Godbout, C., Gorys, V., Leblanc, M. l., Villemure, E., White, P. W., &amp; Llinàs-Brunet, M. (2014). Discovery of hepatitis C virus NS3-4A protease inhibitors with improved barrier to resistance and favorable liver distribution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7</w:t>
      </w:r>
      <w:r w:rsidRPr="006813A9">
        <w:rPr>
          <w:noProof/>
        </w:rPr>
        <w:t xml:space="preserve">(5), 1770-1776. </w:t>
      </w:r>
    </w:p>
    <w:p w14:paraId="655DEF64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Naylor, M. R., Ly, A. M., Handford, M. J., Ramos, D. P., Pye, C. R., Furukawa, A., Klein, V. G., Noland, R. P., Edmondson, Q., &amp; Turmon, A. C. (2018). Lipophilic permeability efficiency reconciles the opposing roles of lipophilicity in membrane permeability and aqueous solubility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24), 11169-11182. </w:t>
      </w:r>
    </w:p>
    <w:p w14:paraId="722DC6BF" w14:textId="029DD1F3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Nilsson, M., Belfrage, A. K., Lindström, S., Wähling, H., Lindquist, C., Ayesa, S., Kahnberg, P., Pelcman, M., Benkestock, K., Agback, T., Vrang, L., Terelius, Y., Wikström, K., Hamelink, E., Rydergård, C., Edlund, M., Eneroth, A., Raboisson, P., Lin, T. I., de Kock, H., Wigerinck, P., Simmen, K., Samuelsson, B., &amp; Rosenquist, S. (2010). Synthesis and SAR of potent inhibitors of the Hepatitis C virus NS3/4A protease: exploration of P2 quinazoline substituent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0</w:t>
      </w:r>
      <w:r w:rsidRPr="006813A9">
        <w:rPr>
          <w:noProof/>
        </w:rPr>
        <w:t xml:space="preserve">(14), 4004-4011. </w:t>
      </w:r>
      <w:hyperlink r:id="rId14" w:history="1">
        <w:r w:rsidRPr="006813A9">
          <w:rPr>
            <w:rStyle w:val="ae"/>
            <w:noProof/>
          </w:rPr>
          <w:t>https://doi.org/10.1016/j.bmcl.2010.05.029</w:t>
        </w:r>
      </w:hyperlink>
      <w:r w:rsidRPr="006813A9">
        <w:rPr>
          <w:noProof/>
        </w:rPr>
        <w:t xml:space="preserve"> </w:t>
      </w:r>
    </w:p>
    <w:p w14:paraId="3C4779BC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Nožinić, D., Milić, A., Mikac, L., Ralić, J., Padovan, J., &amp; Antolović, R. (2010). Assessment of macrolide transport using PAMPA, Caco-2 and MDCKII-hMDR1 assays. </w:t>
      </w:r>
      <w:r w:rsidRPr="006813A9">
        <w:rPr>
          <w:i/>
          <w:noProof/>
        </w:rPr>
        <w:t>Croatica chemica acta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83</w:t>
      </w:r>
      <w:r w:rsidRPr="006813A9">
        <w:rPr>
          <w:noProof/>
        </w:rPr>
        <w:t xml:space="preserve">(3), 323-331. </w:t>
      </w:r>
    </w:p>
    <w:p w14:paraId="4AF84584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Over, B., Matsson, P., Tyrchan, C., Artursson, P., Doak, B. C., Foley, M. A., Hilgendorf, C., Johnston, S. E., Lee IV, M. D., &amp; Lewis, R. J. (2016). Structural and conformational determinants of macrocycle cell permeability. </w:t>
      </w:r>
      <w:r w:rsidRPr="006813A9">
        <w:rPr>
          <w:i/>
          <w:noProof/>
        </w:rPr>
        <w:t>Nature Chemical Biolog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2</w:t>
      </w:r>
      <w:r w:rsidRPr="006813A9">
        <w:rPr>
          <w:noProof/>
        </w:rPr>
        <w:t xml:space="preserve">(12), 1065-1074. </w:t>
      </w:r>
    </w:p>
    <w:p w14:paraId="7FB7D1E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Parsy, C. C., Alexandre, F.-R., Bidau, V., Bonnaterre, F., Brandt, G., Caillet, C., Cappelle, S., Chaves, D., Convard, T., &amp; Derock, M. (2015). Discovery and structural diversity of the hepatitis C virus NS3/4A serine protease inhibitor series leading to clinical candidate IDX320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5</w:t>
      </w:r>
      <w:r w:rsidRPr="006813A9">
        <w:rPr>
          <w:noProof/>
        </w:rPr>
        <w:t xml:space="preserve">(22), 5427-5436. </w:t>
      </w:r>
    </w:p>
    <w:p w14:paraId="5D98383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Pasero, C., D’Agostino, I., De Luca, F., Zamperini, C., Deodato, D., Truglio, G. I., Sannio, F., Del Prete, R., Ferraro, T., &amp; Visaggio, D. (2018). Alkyl-guanidine compounds as potent broad-spectrum antibacterial agents: chemical library extension and biological characterization. </w:t>
      </w:r>
      <w:r w:rsidRPr="006813A9">
        <w:rPr>
          <w:i/>
          <w:noProof/>
        </w:rPr>
        <w:t xml:space="preserve">Journal of medicinal </w:t>
      </w:r>
      <w:r w:rsidRPr="006813A9">
        <w:rPr>
          <w:i/>
          <w:noProof/>
        </w:rPr>
        <w:lastRenderedPageBreak/>
        <w:t>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20), 9162-9176. </w:t>
      </w:r>
    </w:p>
    <w:p w14:paraId="02303E4E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Peng, J., Kudrimoti, S., Prasanna, S., Odde, S., Doerksen, R. J., Pennaka, H. K., Choo, Y.-M., Rao, K. V., Tekwani, B. L., &amp; Madgula, V. (2010). Structure− activity relationship and mechanism of action studies of manzamine analogues for the control of neuroinflammation and cerebral infection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3</w:t>
      </w:r>
      <w:r w:rsidRPr="006813A9">
        <w:rPr>
          <w:noProof/>
        </w:rPr>
        <w:t xml:space="preserve">(1), 61-76. </w:t>
      </w:r>
    </w:p>
    <w:p w14:paraId="61EC3CD9" w14:textId="47CFC806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aboisson, P., de Kock, H., Rosenquist, A., Nilsson, M., Salvador-Oden, L., Lin, T. I., Roue, N., Ivanov, V., Wähling, H., Wickström, K., Hamelink, E., Edlund, M., Vrang, L., Vendeville, S., Van de Vreken, W., McGowan, D., Tahri, A., Hu, L., Boutton, C., Lenz, O., Delouvroy, F., Pille, G., Surleraux, D., Wigerinck, P., Samuelsson, B., &amp; Simmen, K. (2008). Structure-activity relationship study on a novel series of cyclopentane-containing macrocyclic inhibitors of the hepatitis C virus NS3/4A protease leading to the discovery of TMC435350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8</w:t>
      </w:r>
      <w:r w:rsidRPr="006813A9">
        <w:rPr>
          <w:noProof/>
        </w:rPr>
        <w:t xml:space="preserve">(17), 4853-4858. </w:t>
      </w:r>
      <w:hyperlink r:id="rId15" w:history="1">
        <w:r w:rsidRPr="006813A9">
          <w:rPr>
            <w:rStyle w:val="ae"/>
            <w:noProof/>
          </w:rPr>
          <w:t>https://doi.org/10.1016/j.bmcl.2008.07.088</w:t>
        </w:r>
      </w:hyperlink>
      <w:r w:rsidRPr="006813A9">
        <w:rPr>
          <w:noProof/>
        </w:rPr>
        <w:t xml:space="preserve"> </w:t>
      </w:r>
    </w:p>
    <w:p w14:paraId="0C93C2D3" w14:textId="224D4FAC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aboisson, P., Lin, T. I., Kock, H., Vendeville, S., Vreken, W. V., McGowan, D., Tahri, A., Hu, L., Lenz, O., Delouvroy, F., Surleraux, D., Wigerinck, P., Nilsson, M., Rosenquist, S., Samuelsson, B., &amp; Simmen, K. (2008). Discovery of novel potent and selective dipeptide hepatitis C virus NS3/4A serine protease inhibitor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8</w:t>
      </w:r>
      <w:r w:rsidRPr="006813A9">
        <w:rPr>
          <w:noProof/>
        </w:rPr>
        <w:t xml:space="preserve">(18), 5095-5100. </w:t>
      </w:r>
      <w:hyperlink r:id="rId16" w:history="1">
        <w:r w:rsidRPr="006813A9">
          <w:rPr>
            <w:rStyle w:val="ae"/>
            <w:noProof/>
          </w:rPr>
          <w:t>https://doi.org/10.1016/j.bmcl.2008.07.124</w:t>
        </w:r>
      </w:hyperlink>
      <w:r w:rsidRPr="006813A9">
        <w:rPr>
          <w:noProof/>
        </w:rPr>
        <w:t xml:space="preserve"> </w:t>
      </w:r>
    </w:p>
    <w:p w14:paraId="28F74CD7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andolph, J. T., Voight, E. A., Greszler, S. N., Uno, B. E., Newton, J. N., Gleason, K. M., Stolarik, D., Van Handel, C., Bow, D. A., &amp; DeGoey, D. A. (2020). Prodrug strategies to improve the solubility of the HCV NS5A inhibitor pibrentasvir (ABT-530)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19), 11034-11044. </w:t>
      </w:r>
    </w:p>
    <w:p w14:paraId="73941F68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escourio, G., Gonzalez, A. Z., Jabri, S., Belmontes, B., Moody, G., Whittington, D., Huang, X., Caenepeel, S., Cardozo, M., &amp; Cheng, A. C. (2019). Discovery and in vivo evaluation of macrocyclic Mcl-1 inhibitors featuring an α-hydroxy phenylacetic acid pharmacophore or bioisoster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2</w:t>
      </w:r>
      <w:r w:rsidRPr="006813A9">
        <w:rPr>
          <w:noProof/>
        </w:rPr>
        <w:t xml:space="preserve">(22), 10258-10271. </w:t>
      </w:r>
    </w:p>
    <w:p w14:paraId="0C89465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ichter, J. M., Cheney, D. L., Bates, J. A., Wei, A., Luettgen, J. M., Rendina, A. R., Harper, T. M., Narayanan, R., Wong, P. C., &amp; Seiffert, D. (2017). Design and synthesis of novel meta-linked phenylglycine macrocyclic FVIIa inhibitor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8</w:t>
      </w:r>
      <w:r w:rsidRPr="006813A9">
        <w:rPr>
          <w:noProof/>
        </w:rPr>
        <w:t xml:space="preserve">(1), 67-72. </w:t>
      </w:r>
    </w:p>
    <w:p w14:paraId="498EEEED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osenquist, Å., Samuelsson, B., Johansson, P.-O., Cummings, M. D., Lenz, O., Raboisson, P., Simmen, K., Vendeville, S., de Kock, H., &amp; Nilsson, M. (2014). Discovery and development of simeprevir (TMC435), a HCV NS3/4A protease inhibitor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7</w:t>
      </w:r>
      <w:r w:rsidRPr="006813A9">
        <w:rPr>
          <w:noProof/>
        </w:rPr>
        <w:t xml:space="preserve">(5), 1673-1693. </w:t>
      </w:r>
    </w:p>
    <w:p w14:paraId="6083CAC1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ossi Sebastiano, M., Doak, B. C., Backlund, M., Poongavanam, V., Over, B. r., Ermondi, G., Caron, G., Matsson, P. r., &amp; Kihlberg, J. (2018). Impact of dynamically exposed polarity on permeability and solubility of chameleonic drugs beyond the rule of 5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9), 4189-4202. </w:t>
      </w:r>
    </w:p>
    <w:p w14:paraId="6D0971DB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Rzepiela, A. A., Viarengo-Baker, L. A., Tatarskii, V., Kombarov, R., &amp; Whitty, A. (2022). </w:t>
      </w:r>
      <w:r w:rsidRPr="006813A9">
        <w:rPr>
          <w:noProof/>
        </w:rPr>
        <w:lastRenderedPageBreak/>
        <w:t xml:space="preserve">Conformational effects on the passive membrane permeability of synthetic macrocycle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5</w:t>
      </w:r>
      <w:r w:rsidRPr="006813A9">
        <w:rPr>
          <w:noProof/>
        </w:rPr>
        <w:t xml:space="preserve">(15), 10300-10317. </w:t>
      </w:r>
    </w:p>
    <w:p w14:paraId="2C5182C7" w14:textId="3B421980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Saunders, G. J., &amp; Yudin, A. K. (2022). Property-Driven Development of Passively Permeable Macrocyclic Scaffolds Using Heterocycles**. </w:t>
      </w:r>
      <w:r w:rsidRPr="006813A9">
        <w:rPr>
          <w:i/>
          <w:noProof/>
        </w:rPr>
        <w:t>Angewandte Chemie International Edition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1</w:t>
      </w:r>
      <w:r w:rsidRPr="006813A9">
        <w:rPr>
          <w:noProof/>
        </w:rPr>
        <w:t xml:space="preserve">(33), e202206866. </w:t>
      </w:r>
      <w:hyperlink r:id="rId17" w:history="1">
        <w:r w:rsidRPr="006813A9">
          <w:rPr>
            <w:rStyle w:val="ae"/>
            <w:noProof/>
          </w:rPr>
          <w:t>https://doi.org/https://doi.org/10.1002/anie.202206866</w:t>
        </w:r>
      </w:hyperlink>
      <w:r w:rsidRPr="006813A9">
        <w:rPr>
          <w:noProof/>
        </w:rPr>
        <w:t xml:space="preserve"> </w:t>
      </w:r>
    </w:p>
    <w:p w14:paraId="3B14EA39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Spencer, J. A., Baldwin, I. R., Barton, N., Chung, C.-W., Convery, M. A., Edwards, C. D., Jamieson, C., Mallett, D. N., Rowedder, J. E., &amp; Rowland, P. (2020). Design and development of a macrocyclic series targeting phosphoinositide 3-Kinase δ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1</w:t>
      </w:r>
      <w:r w:rsidRPr="006813A9">
        <w:rPr>
          <w:noProof/>
        </w:rPr>
        <w:t xml:space="preserve">(7), 1386-1391. </w:t>
      </w:r>
    </w:p>
    <w:p w14:paraId="2D70F50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Stachel, S. J., Coburn, C. A., Sankaranarayanan, S., Price, E. A., Pietrak, B. L., Huang, Q., Lineberger, J., Espeseth, A. S., Jin, L., &amp; Ellis, J. (2006). Macrocyclic inhibitors of β-secretase: functional activity in an animal model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49</w:t>
      </w:r>
      <w:r w:rsidRPr="006813A9">
        <w:rPr>
          <w:noProof/>
        </w:rPr>
        <w:t xml:space="preserve">(21), 6147-6150. </w:t>
      </w:r>
    </w:p>
    <w:p w14:paraId="594BE6E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Stefanucci, A., Dimmito, M. P., Macedonio, G., Ciarlo, L., Pieretti, S., Novellino, E., Lei, W., Barlow, D., Houseknecht, K. L., &amp; Streicher, J. M. (2019). Potent, efficacious, and stable cyclic opioid peptides with long lasting antinociceptive effect after peripheral administration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5), 2673-2687. </w:t>
      </w:r>
    </w:p>
    <w:p w14:paraId="303C863C" w14:textId="5A23AF7C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Sund, C., Belda, O., Wiktelius, D., Sahlberg, C., Vrang, L., Sedig, S., Hamelink, E., Henderson, I., Agback, T., Jansson, K., Borkakoti, N., Derbyshire, D., Eneroth, A., &amp; Samuelsson, B. (2011). Design and synthesis of potent macrocyclic renin inhibitor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1</w:t>
      </w:r>
      <w:r w:rsidRPr="006813A9">
        <w:rPr>
          <w:noProof/>
        </w:rPr>
        <w:t xml:space="preserve">(1), 358-362. </w:t>
      </w:r>
      <w:hyperlink r:id="rId18" w:history="1">
        <w:r w:rsidRPr="006813A9">
          <w:rPr>
            <w:rStyle w:val="ae"/>
            <w:noProof/>
          </w:rPr>
          <w:t>https://doi.org/10.1016/j.bmcl.2010.10.140</w:t>
        </w:r>
      </w:hyperlink>
      <w:r w:rsidRPr="006813A9">
        <w:rPr>
          <w:noProof/>
        </w:rPr>
        <w:t xml:space="preserve"> </w:t>
      </w:r>
    </w:p>
    <w:p w14:paraId="33650B2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Tess, D. A., Eng, H., Kalgutkar, A. S., Litchfield, J., Edmonds, D. J., Griffith, D. A., &amp; Varma, M. V. (2020). Predicting the human hepatic clearance of acidic and zwitterionic drug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20), 11831-11844. </w:t>
      </w:r>
    </w:p>
    <w:p w14:paraId="73B3E7A6" w14:textId="554151BE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Tyagi, M., Poongavanam, V., Lindhagen, M., Pettersen, A., Sjö, P., Schiesser, S., &amp; Kihlberg, J. (2018). Toward the Design of Molecular Chameleons: Flexible Shielding of an Amide Bond Enhances Macrocycle Cell Permeability. </w:t>
      </w:r>
      <w:r w:rsidRPr="006813A9">
        <w:rPr>
          <w:i/>
          <w:noProof/>
        </w:rPr>
        <w:t>Organic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0</w:t>
      </w:r>
      <w:r w:rsidRPr="006813A9">
        <w:rPr>
          <w:noProof/>
        </w:rPr>
        <w:t xml:space="preserve">(18), 5737-5742. </w:t>
      </w:r>
      <w:hyperlink r:id="rId19" w:history="1">
        <w:r w:rsidRPr="006813A9">
          <w:rPr>
            <w:rStyle w:val="ae"/>
            <w:noProof/>
          </w:rPr>
          <w:t>https://doi.org/10.1021/acs.orglett.8b02447</w:t>
        </w:r>
      </w:hyperlink>
      <w:r w:rsidRPr="006813A9">
        <w:rPr>
          <w:noProof/>
        </w:rPr>
        <w:t xml:space="preserve"> </w:t>
      </w:r>
    </w:p>
    <w:p w14:paraId="5CDC38C3" w14:textId="5D083A02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Vendeville, S., Nilsson, M., de Kock, H., Lin, T. I., Antonov, D., Classon, B., Ayesa, S., Ivanov, V., Johansson, P. O., Kahnberg, P., Eneroth, A., Wikstrom, K., Vrang, L., Edlund, M., Lindström, S., Van de Vreken, W., McGowan, D., Tahri, A., Hu, L., Lenz, O., Delouvroy, F., Van Dooren, M., Kindermans, N., Surleraux, D., Wigerinck, P., Rosenquist, A., Samuelsson, B., Simmen, K., &amp; Raboisson, P. (2008). Discovery of novel, potent and bioavailable proline-urea based macrocyclic HCV NS3/4A protease inhibitors. </w:t>
      </w:r>
      <w:r w:rsidRPr="006813A9">
        <w:rPr>
          <w:i/>
          <w:noProof/>
        </w:rPr>
        <w:t>Bioorg Med Chem Lett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8</w:t>
      </w:r>
      <w:r w:rsidRPr="006813A9">
        <w:rPr>
          <w:noProof/>
        </w:rPr>
        <w:t xml:space="preserve">(23), 6189-6193. </w:t>
      </w:r>
      <w:hyperlink r:id="rId20" w:history="1">
        <w:r w:rsidRPr="006813A9">
          <w:rPr>
            <w:rStyle w:val="ae"/>
            <w:noProof/>
          </w:rPr>
          <w:t>https://doi.org/10.1016/j.bmcl.2008.10.004</w:t>
        </w:r>
      </w:hyperlink>
      <w:r w:rsidRPr="006813A9">
        <w:rPr>
          <w:noProof/>
        </w:rPr>
        <w:t xml:space="preserve"> </w:t>
      </w:r>
    </w:p>
    <w:p w14:paraId="32CED24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ang, C., Li, J., Qu, L., Tang, X., Song, X., Yang, F., Chen, X., Lin, Q., Lin, W., &amp; Zhou, Y. (2022). Discovery of D6808, a highly selective and potent macrocyclic c-met inhibitor for gastric cancer harboring MET gene alteration treatment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5</w:t>
      </w:r>
      <w:r w:rsidRPr="006813A9">
        <w:rPr>
          <w:noProof/>
        </w:rPr>
        <w:t xml:space="preserve">(22), 15140-15164. </w:t>
      </w:r>
    </w:p>
    <w:p w14:paraId="2542465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lastRenderedPageBreak/>
        <w:t xml:space="preserve">Wang, L., Pratt, J. K., Soltwedel, T., Sheppard, G. S., Fidanze, S. D., Liu, D., Hasvold, L. A., Mantei, R. A., Holms, J. H., &amp; McClellan, W. J. (2017). Fragment-based, structure-enabled discovery of novel pyridones and pyridone macrocycles as potent bromodomain and extra-terminal domain (BET) family bromodomain inhibitor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0</w:t>
      </w:r>
      <w:r w:rsidRPr="006813A9">
        <w:rPr>
          <w:noProof/>
        </w:rPr>
        <w:t xml:space="preserve">(9), 3828-3850. </w:t>
      </w:r>
    </w:p>
    <w:p w14:paraId="4342E19F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ang, Q., Sciabola, S., Barreiro, G., Hou, X., Bai, G., Shapiro, M. J., Koehn, F., Villalobos, A., &amp; Jacobson, M. P. (2016). Dihedral angle-based sampling of natural product polyketide conformations: application to permeability prediction. </w:t>
      </w:r>
      <w:r w:rsidRPr="006813A9">
        <w:rPr>
          <w:i/>
          <w:noProof/>
        </w:rPr>
        <w:t>Journal of Chemical Information and Modeling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6</w:t>
      </w:r>
      <w:r w:rsidRPr="006813A9">
        <w:rPr>
          <w:noProof/>
        </w:rPr>
        <w:t xml:space="preserve">(11), 2194-2206. </w:t>
      </w:r>
    </w:p>
    <w:p w14:paraId="257FE518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ieske, L. H., Atilaw, Y., Poongavanam, V., Erdélyi, M., &amp; Kihlberg, J. (2023). Going viral: an investigation into the chameleonic behaviour of antiviral compounds. </w:t>
      </w:r>
      <w:r w:rsidRPr="006813A9">
        <w:rPr>
          <w:i/>
          <w:noProof/>
        </w:rPr>
        <w:t>Chemistry–A European Journal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9</w:t>
      </w:r>
      <w:r w:rsidRPr="006813A9">
        <w:rPr>
          <w:noProof/>
        </w:rPr>
        <w:t xml:space="preserve">(8), e202202798. </w:t>
      </w:r>
    </w:p>
    <w:p w14:paraId="0D80E62C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illiam, A. D., Lee, A. C.-H., Blanchard, S., Poulsen, A., Teo, E. L., Nagaraj, H., Tan, E., Chen, D., Williams, M., &amp; Sun, E. T. (2011). Discovery of the Macrocycle 11-(2-Pyrrolidin-1-yl-ethoxy)-14, 19-dioxa-5, 7, 26-triaza-tetracyclo [19.3. 1.1 (2, 6). 1 (8, 12)] heptacosa-1 (25), 2 (26), 3, 5, 8, 10, 12 (27), 16, 21, 23-decaene (SB1518), a Potent Janus Kinase 2/Fms-Like Tyrosine Kinase-3 (JAK2/FLT3) Inhibitor for the Treatment of Myelofibrosis and Lymphoma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4</w:t>
      </w:r>
      <w:r w:rsidRPr="006813A9">
        <w:rPr>
          <w:noProof/>
        </w:rPr>
        <w:t xml:space="preserve">(13), 4638-4658. </w:t>
      </w:r>
    </w:p>
    <w:p w14:paraId="485CB2FA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illiam, A. D., Lee, A. C.-H., Goh, K. C., Blanchard, S. p., Poulsen, A., Teo, E. L., Nagaraj, H., Lee, C. P., Wang, H., &amp; Williams, M. (2012). Discovery of kinase spectrum selective macrocycle (16 e)-14-methyl-20-oxa-5, 7, 14, 26-tetraazatetracyclo [19.3. 1.1 (2, 6). 1 (8, 12)] heptacosa-1 (25), 2 (26), 3, 5, 8 (27), 9, 11, 16, 21, 23-decaene (SB1317/TG02), a potent inhibitor of cyclin dependent kinases (cdks), janus kinase 2 (jak2), and fms-like tyrosine kinase-3 (flt3) for the treatment of cancer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5</w:t>
      </w:r>
      <w:r w:rsidRPr="006813A9">
        <w:rPr>
          <w:noProof/>
        </w:rPr>
        <w:t xml:space="preserve">(1), 169-196. </w:t>
      </w:r>
    </w:p>
    <w:p w14:paraId="44B5B929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illiam, A. D., Lee, A. C.-H., Poulsen, A., Goh, K. C., Madan, B., Hart, S., Tan, E., Wang, H., Nagaraj, H., &amp; Chen, D. (2012). Discovery of the Macrocycle (9 E)-15-(2-(Pyrrolidin-1-yl) ethoxy)-7, 12, 25-trioxa-19, 21, 24-triaza-tetracyclo [18.3. 1.1 (2, 5). 1 (14, 18)] hexacosa-1 (24), 2, 4, 9, 14 (26), 15, 17, 20, 22-nonaene (SB1578), a Potent Inhibitor of Janus Kinase 2/Fms-LikeTyrosine Kinase-3 (JAK2/FLT3) for the Treatment of Rheumatoid Arthriti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5</w:t>
      </w:r>
      <w:r w:rsidRPr="006813A9">
        <w:rPr>
          <w:noProof/>
        </w:rPr>
        <w:t xml:space="preserve">(6), 2623-2640. </w:t>
      </w:r>
    </w:p>
    <w:p w14:paraId="40E6778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uelfing, W. P., El Marrouni, A., Lipert, M. P., Daublain, P., Kesisoglou, F., Converso, A., &amp; Templeton, A. C. (2022). Dose number as a tool to guide lead optimization for orally bioavailable compounds in drug discovery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5</w:t>
      </w:r>
      <w:r w:rsidRPr="006813A9">
        <w:rPr>
          <w:noProof/>
        </w:rPr>
        <w:t xml:space="preserve">(3), 1685-1694. </w:t>
      </w:r>
    </w:p>
    <w:p w14:paraId="1DEA2A58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Wurtz, N. R., Parkhurst, B. L., DeLucca, I., Glunz, P. W., Jiang, W., Zhang, X., Cheney, D. L., Bozarth, J. M., Rendina, A. R., &amp; Wei, A. (2017). Neutral macrocyclic factor VIIa inhibitors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7</w:t>
      </w:r>
      <w:r w:rsidRPr="006813A9">
        <w:rPr>
          <w:noProof/>
        </w:rPr>
        <w:t xml:space="preserve">(12), 2650-2654. </w:t>
      </w:r>
    </w:p>
    <w:p w14:paraId="7CF02FE5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Xiao, T., Sun, L., Zhang, M., Li, Z., Haura, E. B., Schonbrunn, E., &amp; Ji, H. (2021). Synthesis and structural characterization of a monocarboxylic inhibitor for </w:t>
      </w:r>
      <w:r w:rsidRPr="006813A9">
        <w:rPr>
          <w:noProof/>
        </w:rPr>
        <w:lastRenderedPageBreak/>
        <w:t xml:space="preserve">GRB2 SH2 domain. </w:t>
      </w:r>
      <w:r w:rsidRPr="006813A9">
        <w:rPr>
          <w:i/>
          <w:noProof/>
        </w:rPr>
        <w:t>Bioorganic &amp;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1</w:t>
      </w:r>
      <w:r w:rsidRPr="006813A9">
        <w:rPr>
          <w:noProof/>
        </w:rPr>
        <w:t xml:space="preserve">, 128354. </w:t>
      </w:r>
    </w:p>
    <w:p w14:paraId="270210A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Xin, Z., Himmelbauer, M. K., Jones, J. H., Enyedy, I., Gilfillan, R., Hesson, T., King, K., Marcotte, D. J., Murugan, P., &amp; Santoro, J. C. (2020). Discovery of CNS-penetrant apoptosis signal-regulating kinase 1 (ASK1) inhibitors. </w:t>
      </w:r>
      <w:r w:rsidRPr="006813A9">
        <w:rPr>
          <w:i/>
          <w:noProof/>
        </w:rPr>
        <w:t>ACS Medicinal Chemistry Letters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11</w:t>
      </w:r>
      <w:r w:rsidRPr="006813A9">
        <w:rPr>
          <w:noProof/>
        </w:rPr>
        <w:t xml:space="preserve">(4), 485-490. </w:t>
      </w:r>
    </w:p>
    <w:p w14:paraId="17A5C0CD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Xu, H., Roberts, L. R., Chou, S., Pierce, B., Narayanan, A., &amp; Jones, L. H. (2017). Quantitative measurement of intracellular HDAC1/2 drug occupancy using a trans-cyclooctene largazole thiol probe. </w:t>
      </w:r>
      <w:r w:rsidRPr="006813A9">
        <w:rPr>
          <w:i/>
          <w:noProof/>
        </w:rPr>
        <w:t>MedChemComm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8</w:t>
      </w:r>
      <w:r w:rsidRPr="006813A9">
        <w:rPr>
          <w:noProof/>
        </w:rPr>
        <w:t xml:space="preserve">(4), 767-770. </w:t>
      </w:r>
    </w:p>
    <w:p w14:paraId="31C39043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Xue, S.-t., Zhang, L., Xie, Z.-s., Jin, J., Guo, H.-F., Yi, H., Liu, Z.-y., &amp; Li, Z.-r. (2020). Substituted benzothiophene and benzofuran derivatives as a novel class of bone morphogenetic Protein-2 upregulators: Synthesis, anti-osteoporosis efficacies in ovariectomized rats and a zebrafish model, and ADME properties. </w:t>
      </w:r>
      <w:r w:rsidRPr="006813A9">
        <w:rPr>
          <w:i/>
          <w:noProof/>
        </w:rPr>
        <w:t>European 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00</w:t>
      </w:r>
      <w:r w:rsidRPr="006813A9">
        <w:rPr>
          <w:noProof/>
        </w:rPr>
        <w:t xml:space="preserve">, 112465. </w:t>
      </w:r>
    </w:p>
    <w:p w14:paraId="0F9F6DFF" w14:textId="6E6A51E1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Yamaguchi-Sasaki, T., Kawaguchi, T., Okada, A., Tokura, S., Tanaka-Yamamoto, N., Takeuchi, T., Ogata, Y., Takahashi, R., Kurimoto-Tsuruta, R., Tamaoki, T., Sugaya, Y., Abe-Kumasaka, T., Arikawa, K., Yoshida, I., Sugiyama, H., Kanuma, K., &amp; Yoshinaga, M. (2020). Discovery of a potent dual inhibitor of wild-type and mutant respiratory syncytial virus fusion proteins through the modulation of atropisomer interconversion properties. </w:t>
      </w:r>
      <w:r w:rsidRPr="006813A9">
        <w:rPr>
          <w:i/>
          <w:noProof/>
        </w:rPr>
        <w:t>Bioorg Med Chem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28</w:t>
      </w:r>
      <w:r w:rsidRPr="006813A9">
        <w:rPr>
          <w:noProof/>
        </w:rPr>
        <w:t xml:space="preserve">(24), 115818. </w:t>
      </w:r>
      <w:hyperlink r:id="rId21" w:history="1">
        <w:r w:rsidRPr="006813A9">
          <w:rPr>
            <w:rStyle w:val="ae"/>
            <w:noProof/>
          </w:rPr>
          <w:t>https://doi.org/10.1016/j.bmc.2020.115818</w:t>
        </w:r>
      </w:hyperlink>
      <w:r w:rsidRPr="006813A9">
        <w:rPr>
          <w:noProof/>
        </w:rPr>
        <w:t xml:space="preserve"> </w:t>
      </w:r>
    </w:p>
    <w:p w14:paraId="54765247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>[Record #147 is using a reference type undefined in this output style.]</w:t>
      </w:r>
    </w:p>
    <w:p w14:paraId="6D78CB72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Yang, W., Wang, Y., Lai, A., Clark, C. G., Corte, J. R., Fang, T., Gilligan, P. J., Jeon, Y., Pabbisetty, K. B., &amp; Rampulla, R. A. (2020). Discovery of a high affinity, orally bioavailable macrocyclic FXIa inhibitor with antithrombotic activity in preclinical species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3</w:t>
      </w:r>
      <w:r w:rsidRPr="006813A9">
        <w:rPr>
          <w:noProof/>
        </w:rPr>
        <w:t xml:space="preserve">(13), 7226-7242. </w:t>
      </w:r>
    </w:p>
    <w:p w14:paraId="17CF3DC0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Zhang, H., Ginn, J., Zhan, W., Liu, Y. J., Leung, A., Toita, A., Okamoto, R., Wong, T.-T., Imaeda, T., &amp; Hara, R. (2022). Mayako Michino-Jeremie Vendom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 xml:space="preserve">. </w:t>
      </w:r>
    </w:p>
    <w:p w14:paraId="7BAFAEB7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Zhang, H., Hsu, H.-C., Kahne, S. C., Hara, R., Zhan, W., Jiang, X., Burns-Huang, K., Ouellette, T., Imaeda, T., &amp; Okamoto, R. (2021). Macrocyclic peptides that selectively inhibit the Mycobacterium tuberculosis proteasome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4</w:t>
      </w:r>
      <w:r w:rsidRPr="006813A9">
        <w:rPr>
          <w:noProof/>
        </w:rPr>
        <w:t xml:space="preserve">(9), 6262-6272. </w:t>
      </w:r>
    </w:p>
    <w:p w14:paraId="61CFF329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Zhang, X., Glunz, P. W., Johnson, J. A., Jiang, W., Jacutin-Porte, S., Ladziata, V., Zou, Y., Phillips, M. S., Wurtz, N. R., &amp; Parkhurst, B. (2016). Discovery of a highly potent, selective, and orally bioavailable macrocyclic inhibitor of blood coagulation factor VIIa–tissue factor complex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59</w:t>
      </w:r>
      <w:r w:rsidRPr="006813A9">
        <w:rPr>
          <w:noProof/>
        </w:rPr>
        <w:t xml:space="preserve">(15), 7125-7137. </w:t>
      </w:r>
    </w:p>
    <w:p w14:paraId="4C57E3E6" w14:textId="77777777" w:rsidR="006813A9" w:rsidRPr="006813A9" w:rsidRDefault="006813A9" w:rsidP="006813A9">
      <w:pPr>
        <w:pStyle w:val="EndNoteBibliography"/>
        <w:ind w:left="720" w:hanging="720"/>
        <w:rPr>
          <w:noProof/>
        </w:rPr>
      </w:pPr>
      <w:r w:rsidRPr="006813A9">
        <w:rPr>
          <w:noProof/>
        </w:rPr>
        <w:t xml:space="preserve">Zheng, M., Li, C., Zhou, M., Jia, R., Cai, G., She, F., Wei, L., Wang, S., Yu, J., &amp; Wang, D. (2021). Discovery of cyclic peptidomimetic ligands targeting the extracellular domain of EGFR. </w:t>
      </w:r>
      <w:r w:rsidRPr="006813A9">
        <w:rPr>
          <w:i/>
          <w:noProof/>
        </w:rPr>
        <w:t>Journal of Medicinal Chemistry</w:t>
      </w:r>
      <w:r w:rsidRPr="006813A9">
        <w:rPr>
          <w:noProof/>
        </w:rPr>
        <w:t>,</w:t>
      </w:r>
      <w:r w:rsidRPr="006813A9">
        <w:rPr>
          <w:i/>
          <w:noProof/>
        </w:rPr>
        <w:t xml:space="preserve"> 64</w:t>
      </w:r>
      <w:r w:rsidRPr="006813A9">
        <w:rPr>
          <w:noProof/>
        </w:rPr>
        <w:t xml:space="preserve">(15), 11219-11228. </w:t>
      </w:r>
    </w:p>
    <w:p w14:paraId="3F106D35" w14:textId="6510B0B4" w:rsidR="00B76B6F" w:rsidRDefault="007F65E8">
      <w:r>
        <w:fldChar w:fldCharType="end"/>
      </w:r>
    </w:p>
    <w:sectPr w:rsidR="00B76B6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华文中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Times New Roman (正文 CS 字体)">
    <w:altName w:val="宋体"/>
    <w:panose1 w:val="020B0604020202020204"/>
    <w:charset w:val="86"/>
    <w:family w:val="roman"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A8644E4"/>
    <w:multiLevelType w:val="multilevel"/>
    <w:tmpl w:val="07E07970"/>
    <w:lvl w:ilvl="0">
      <w:start w:val="1"/>
      <w:numFmt w:val="decimal"/>
      <w:pStyle w:val="1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b/>
        <w:bCs/>
        <w:i w:val="0"/>
        <w:iCs w:val="0"/>
        <w:sz w:val="28"/>
        <w:szCs w:val="28"/>
      </w:rPr>
    </w:lvl>
    <w:lvl w:ilvl="2">
      <w:start w:val="1"/>
      <w:numFmt w:val="decimal"/>
      <w:pStyle w:val="10"/>
      <w:isLgl/>
      <w:lvlText w:val="%1.%2.%3."/>
      <w:lvlJc w:val="left"/>
      <w:pPr>
        <w:ind w:left="1080" w:hanging="720"/>
      </w:pPr>
      <w:rPr>
        <w:rFonts w:hint="default"/>
        <w:sz w:val="24"/>
        <w:szCs w:val="24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146453895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vzawvvnfx9vyevdw659prh90ed5z0vsdp9&quot;&gt;DatabaseCitation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7F65E8"/>
    <w:rsid w:val="0001184A"/>
    <w:rsid w:val="00021A7E"/>
    <w:rsid w:val="00027D9A"/>
    <w:rsid w:val="00037D5B"/>
    <w:rsid w:val="000514FB"/>
    <w:rsid w:val="00091C45"/>
    <w:rsid w:val="000B288F"/>
    <w:rsid w:val="000C777B"/>
    <w:rsid w:val="000D25B9"/>
    <w:rsid w:val="000F30B3"/>
    <w:rsid w:val="00112F00"/>
    <w:rsid w:val="00121F1C"/>
    <w:rsid w:val="00125DB7"/>
    <w:rsid w:val="0014168C"/>
    <w:rsid w:val="00143FD0"/>
    <w:rsid w:val="00144BB4"/>
    <w:rsid w:val="00151A8D"/>
    <w:rsid w:val="001534BB"/>
    <w:rsid w:val="00157AC9"/>
    <w:rsid w:val="0016246A"/>
    <w:rsid w:val="001673ED"/>
    <w:rsid w:val="001901E0"/>
    <w:rsid w:val="00195FD1"/>
    <w:rsid w:val="001C250E"/>
    <w:rsid w:val="001C458A"/>
    <w:rsid w:val="001E5A04"/>
    <w:rsid w:val="001E7567"/>
    <w:rsid w:val="00205FA3"/>
    <w:rsid w:val="0022115B"/>
    <w:rsid w:val="002304B2"/>
    <w:rsid w:val="00235F97"/>
    <w:rsid w:val="00242D34"/>
    <w:rsid w:val="002519EA"/>
    <w:rsid w:val="0025202E"/>
    <w:rsid w:val="002774A3"/>
    <w:rsid w:val="00297160"/>
    <w:rsid w:val="002A0371"/>
    <w:rsid w:val="002A66CD"/>
    <w:rsid w:val="002D6B2D"/>
    <w:rsid w:val="002D7ABE"/>
    <w:rsid w:val="002E6E7D"/>
    <w:rsid w:val="002F19DC"/>
    <w:rsid w:val="00306AF8"/>
    <w:rsid w:val="00307FBA"/>
    <w:rsid w:val="00334477"/>
    <w:rsid w:val="00337879"/>
    <w:rsid w:val="0036505B"/>
    <w:rsid w:val="00365D75"/>
    <w:rsid w:val="00366BE3"/>
    <w:rsid w:val="0037004F"/>
    <w:rsid w:val="00377B26"/>
    <w:rsid w:val="00386604"/>
    <w:rsid w:val="003927D6"/>
    <w:rsid w:val="003A1EE0"/>
    <w:rsid w:val="003B3761"/>
    <w:rsid w:val="003B6A9F"/>
    <w:rsid w:val="003C4546"/>
    <w:rsid w:val="003C5FD9"/>
    <w:rsid w:val="003F1171"/>
    <w:rsid w:val="004035A1"/>
    <w:rsid w:val="00405B6B"/>
    <w:rsid w:val="0041086E"/>
    <w:rsid w:val="00426DC7"/>
    <w:rsid w:val="00444038"/>
    <w:rsid w:val="0044564F"/>
    <w:rsid w:val="00453BB9"/>
    <w:rsid w:val="0045771F"/>
    <w:rsid w:val="004672F5"/>
    <w:rsid w:val="004B1D28"/>
    <w:rsid w:val="004C6324"/>
    <w:rsid w:val="004E368B"/>
    <w:rsid w:val="005105BC"/>
    <w:rsid w:val="00510E54"/>
    <w:rsid w:val="005155CD"/>
    <w:rsid w:val="00520423"/>
    <w:rsid w:val="00525C96"/>
    <w:rsid w:val="005309BE"/>
    <w:rsid w:val="00532C1F"/>
    <w:rsid w:val="005518AB"/>
    <w:rsid w:val="005538C3"/>
    <w:rsid w:val="005557D1"/>
    <w:rsid w:val="00563532"/>
    <w:rsid w:val="005A0F7C"/>
    <w:rsid w:val="005A27E1"/>
    <w:rsid w:val="005A7D85"/>
    <w:rsid w:val="005C06E8"/>
    <w:rsid w:val="005D2F17"/>
    <w:rsid w:val="005D49B9"/>
    <w:rsid w:val="005D4F52"/>
    <w:rsid w:val="005D590A"/>
    <w:rsid w:val="005F1353"/>
    <w:rsid w:val="00636892"/>
    <w:rsid w:val="006561D2"/>
    <w:rsid w:val="00663B3F"/>
    <w:rsid w:val="00677993"/>
    <w:rsid w:val="006813A9"/>
    <w:rsid w:val="006A0F6C"/>
    <w:rsid w:val="006A64BF"/>
    <w:rsid w:val="006B62C9"/>
    <w:rsid w:val="006E1642"/>
    <w:rsid w:val="006E2506"/>
    <w:rsid w:val="006E2FF2"/>
    <w:rsid w:val="006F3AE4"/>
    <w:rsid w:val="00712FA0"/>
    <w:rsid w:val="00713242"/>
    <w:rsid w:val="00753604"/>
    <w:rsid w:val="0075463B"/>
    <w:rsid w:val="007A5AE6"/>
    <w:rsid w:val="007B2DD1"/>
    <w:rsid w:val="007B6BBD"/>
    <w:rsid w:val="007C0F51"/>
    <w:rsid w:val="007C1B4C"/>
    <w:rsid w:val="007D2D7B"/>
    <w:rsid w:val="007D47F1"/>
    <w:rsid w:val="007D7F84"/>
    <w:rsid w:val="007F65E8"/>
    <w:rsid w:val="00806D41"/>
    <w:rsid w:val="00823BC0"/>
    <w:rsid w:val="00850033"/>
    <w:rsid w:val="00851E91"/>
    <w:rsid w:val="00862425"/>
    <w:rsid w:val="00874BA2"/>
    <w:rsid w:val="008805C0"/>
    <w:rsid w:val="008E08BA"/>
    <w:rsid w:val="008F60C8"/>
    <w:rsid w:val="008F62BF"/>
    <w:rsid w:val="00902253"/>
    <w:rsid w:val="0090665D"/>
    <w:rsid w:val="00912F05"/>
    <w:rsid w:val="00921DE2"/>
    <w:rsid w:val="00951D7F"/>
    <w:rsid w:val="00957E74"/>
    <w:rsid w:val="00987888"/>
    <w:rsid w:val="00993864"/>
    <w:rsid w:val="009A7960"/>
    <w:rsid w:val="00A05D7E"/>
    <w:rsid w:val="00A229BB"/>
    <w:rsid w:val="00A258F6"/>
    <w:rsid w:val="00A80BEF"/>
    <w:rsid w:val="00A91424"/>
    <w:rsid w:val="00A93731"/>
    <w:rsid w:val="00AA7174"/>
    <w:rsid w:val="00AB73E4"/>
    <w:rsid w:val="00AE725E"/>
    <w:rsid w:val="00B0030E"/>
    <w:rsid w:val="00B04896"/>
    <w:rsid w:val="00B35394"/>
    <w:rsid w:val="00B440E2"/>
    <w:rsid w:val="00B706DD"/>
    <w:rsid w:val="00B76B6F"/>
    <w:rsid w:val="00B81753"/>
    <w:rsid w:val="00B85459"/>
    <w:rsid w:val="00B9614B"/>
    <w:rsid w:val="00BA5C32"/>
    <w:rsid w:val="00BB33C7"/>
    <w:rsid w:val="00BC10D7"/>
    <w:rsid w:val="00BC78F7"/>
    <w:rsid w:val="00BE1743"/>
    <w:rsid w:val="00BE55EF"/>
    <w:rsid w:val="00C00C8A"/>
    <w:rsid w:val="00C10501"/>
    <w:rsid w:val="00C15BDE"/>
    <w:rsid w:val="00C342D1"/>
    <w:rsid w:val="00C46FD8"/>
    <w:rsid w:val="00C4732D"/>
    <w:rsid w:val="00C50919"/>
    <w:rsid w:val="00C52FFC"/>
    <w:rsid w:val="00C66A7A"/>
    <w:rsid w:val="00CA0AA9"/>
    <w:rsid w:val="00CA4A8C"/>
    <w:rsid w:val="00CE510D"/>
    <w:rsid w:val="00CF1B5B"/>
    <w:rsid w:val="00D1224E"/>
    <w:rsid w:val="00D2713B"/>
    <w:rsid w:val="00D31178"/>
    <w:rsid w:val="00D32B03"/>
    <w:rsid w:val="00D70F74"/>
    <w:rsid w:val="00D7413D"/>
    <w:rsid w:val="00D75C69"/>
    <w:rsid w:val="00DA2809"/>
    <w:rsid w:val="00DC0476"/>
    <w:rsid w:val="00DC2729"/>
    <w:rsid w:val="00DC3632"/>
    <w:rsid w:val="00DC62D1"/>
    <w:rsid w:val="00DF115E"/>
    <w:rsid w:val="00E100DA"/>
    <w:rsid w:val="00E20D1E"/>
    <w:rsid w:val="00E3628F"/>
    <w:rsid w:val="00E400B3"/>
    <w:rsid w:val="00E47167"/>
    <w:rsid w:val="00E7636C"/>
    <w:rsid w:val="00E77FC1"/>
    <w:rsid w:val="00E85C90"/>
    <w:rsid w:val="00EA275F"/>
    <w:rsid w:val="00EB4992"/>
    <w:rsid w:val="00ED35C0"/>
    <w:rsid w:val="00ED45B0"/>
    <w:rsid w:val="00EF6079"/>
    <w:rsid w:val="00F36DC5"/>
    <w:rsid w:val="00FB6A46"/>
    <w:rsid w:val="00FE13C0"/>
    <w:rsid w:val="00FF2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06983F"/>
  <w15:chartTrackingRefBased/>
  <w15:docId w15:val="{9F91850B-AAB1-EC46-93ED-F379F8B1CF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mbria" w:eastAsia="华文中宋" w:hAnsi="Cambria" w:cs="Times New Roman (正文 CS 字体)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1"/>
    <w:uiPriority w:val="9"/>
    <w:qFormat/>
    <w:rsid w:val="00D75C69"/>
    <w:pPr>
      <w:keepNext/>
      <w:keepLines/>
      <w:numPr>
        <w:numId w:val="1"/>
      </w:numPr>
      <w:spacing w:before="340" w:after="330" w:line="578" w:lineRule="auto"/>
      <w:outlineLvl w:val="0"/>
    </w:pPr>
    <w:rPr>
      <w:rFonts w:ascii="Times New Roman" w:hAnsi="Times New Roman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7F65E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05B6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F65E8"/>
    <w:pPr>
      <w:keepNext/>
      <w:keepLines/>
      <w:spacing w:before="80" w:after="40"/>
      <w:outlineLvl w:val="3"/>
    </w:pPr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F65E8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F65E8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F65E8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F65E8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F65E8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1">
    <w:name w:val="标题 1 字符"/>
    <w:basedOn w:val="a0"/>
    <w:link w:val="1"/>
    <w:uiPriority w:val="9"/>
    <w:rsid w:val="00D75C69"/>
    <w:rPr>
      <w:rFonts w:ascii="Times New Roman" w:hAnsi="Times New Roman"/>
      <w:b/>
      <w:bCs/>
      <w:kern w:val="44"/>
      <w:sz w:val="32"/>
      <w:szCs w:val="44"/>
    </w:rPr>
  </w:style>
  <w:style w:type="paragraph" w:customStyle="1" w:styleId="10">
    <w:name w:val="样式1"/>
    <w:basedOn w:val="3"/>
    <w:qFormat/>
    <w:rsid w:val="00405B6B"/>
    <w:pPr>
      <w:widowControl/>
      <w:numPr>
        <w:ilvl w:val="2"/>
        <w:numId w:val="1"/>
      </w:numPr>
      <w:snapToGrid w:val="0"/>
      <w:spacing w:before="40" w:after="0" w:line="360" w:lineRule="auto"/>
      <w:jc w:val="left"/>
    </w:pPr>
    <w:rPr>
      <w:rFonts w:ascii="Arial" w:eastAsia="Times New Roman" w:hAnsi="Arial" w:cstheme="majorBidi"/>
      <w:bCs w:val="0"/>
      <w:kern w:val="0"/>
      <w:sz w:val="24"/>
      <w:szCs w:val="24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405B6B"/>
    <w:rPr>
      <w:b/>
      <w:bCs/>
      <w:sz w:val="32"/>
      <w:szCs w:val="32"/>
    </w:rPr>
  </w:style>
  <w:style w:type="character" w:customStyle="1" w:styleId="20">
    <w:name w:val="标题 2 字符"/>
    <w:basedOn w:val="a0"/>
    <w:link w:val="2"/>
    <w:uiPriority w:val="9"/>
    <w:semiHidden/>
    <w:rsid w:val="007F65E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40">
    <w:name w:val="标题 4 字符"/>
    <w:basedOn w:val="a0"/>
    <w:link w:val="4"/>
    <w:uiPriority w:val="9"/>
    <w:semiHidden/>
    <w:rsid w:val="007F65E8"/>
    <w:rPr>
      <w:rFonts w:asciiTheme="minorHAnsi" w:eastAsiaTheme="minorEastAsia" w:hAnsiTheme="minorHAnsi"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7F65E8"/>
    <w:rPr>
      <w:rFonts w:asciiTheme="minorHAnsi" w:eastAsiaTheme="minorEastAsia" w:hAnsiTheme="minorHAnsi" w:cstheme="majorBidi"/>
      <w:color w:val="2F5496" w:themeColor="accent1" w:themeShade="BF"/>
    </w:rPr>
  </w:style>
  <w:style w:type="character" w:customStyle="1" w:styleId="60">
    <w:name w:val="标题 6 字符"/>
    <w:basedOn w:val="a0"/>
    <w:link w:val="6"/>
    <w:uiPriority w:val="9"/>
    <w:semiHidden/>
    <w:rsid w:val="007F65E8"/>
    <w:rPr>
      <w:rFonts w:asciiTheme="minorHAnsi" w:eastAsiaTheme="minorEastAsia" w:hAnsiTheme="minorHAnsi"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7F65E8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7F65E8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7F65E8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7F65E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7F65E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7F65E8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7F65E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7F65E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7F65E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7F65E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7F65E8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7F65E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7F65E8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7F65E8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7F65E8"/>
    <w:pPr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7F65E8"/>
  </w:style>
  <w:style w:type="paragraph" w:customStyle="1" w:styleId="EndNoteBibliography">
    <w:name w:val="EndNote Bibliography"/>
    <w:basedOn w:val="a"/>
    <w:link w:val="EndNoteBibliography0"/>
    <w:rsid w:val="007F65E8"/>
  </w:style>
  <w:style w:type="character" w:customStyle="1" w:styleId="EndNoteBibliography0">
    <w:name w:val="EndNote Bibliography 字符"/>
    <w:basedOn w:val="a0"/>
    <w:link w:val="EndNoteBibliography"/>
    <w:rsid w:val="007F65E8"/>
  </w:style>
  <w:style w:type="character" w:styleId="ae">
    <w:name w:val="Hyperlink"/>
    <w:basedOn w:val="a0"/>
    <w:uiPriority w:val="99"/>
    <w:unhideWhenUsed/>
    <w:rsid w:val="007F65E8"/>
    <w:rPr>
      <w:color w:val="0563C1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7F65E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bmc.2014.10.010" TargetMode="External"/><Relationship Id="rId13" Type="http://schemas.openxmlformats.org/officeDocument/2006/relationships/hyperlink" Target="https://doi.org/10.1016/j.bmcl.2007.08.040" TargetMode="External"/><Relationship Id="rId18" Type="http://schemas.openxmlformats.org/officeDocument/2006/relationships/hyperlink" Target="https://doi.org/10.1016/j.bmcl.2010.10.140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16/j.bmc.2020.115818" TargetMode="External"/><Relationship Id="rId7" Type="http://schemas.openxmlformats.org/officeDocument/2006/relationships/hyperlink" Target="https://doi.org/10.1016/j.bbamem.2023.184196" TargetMode="External"/><Relationship Id="rId12" Type="http://schemas.openxmlformats.org/officeDocument/2006/relationships/hyperlink" Target="https://doi.org/10.1016/j.bmcl.2012.03.097" TargetMode="External"/><Relationship Id="rId17" Type="http://schemas.openxmlformats.org/officeDocument/2006/relationships/hyperlink" Target="https://doi.org/https://doi.org/10.1002/anie.202206866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16/j.bmcl.2008.07.124" TargetMode="External"/><Relationship Id="rId20" Type="http://schemas.openxmlformats.org/officeDocument/2006/relationships/hyperlink" Target="https://doi.org/10.1016/j.bmcl.2008.10.004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doi.org/10.1016/j.bmcl.2012.02.039" TargetMode="External"/><Relationship Id="rId11" Type="http://schemas.openxmlformats.org/officeDocument/2006/relationships/hyperlink" Target="https://doi.org/10.1016/j.bmcl.2009.01.055" TargetMode="External"/><Relationship Id="rId5" Type="http://schemas.openxmlformats.org/officeDocument/2006/relationships/hyperlink" Target="https://doi.org/10.1021/acs.jmedchem.8b02032" TargetMode="External"/><Relationship Id="rId15" Type="http://schemas.openxmlformats.org/officeDocument/2006/relationships/hyperlink" Target="https://doi.org/10.1016/j.bmcl.2008.07.088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doi.org/10.1016/j.bmcl.2007.04.072" TargetMode="External"/><Relationship Id="rId19" Type="http://schemas.openxmlformats.org/officeDocument/2006/relationships/hyperlink" Target="https://doi.org/10.1021/acs.orglett.8b0244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bmcl.2009.11.092" TargetMode="External"/><Relationship Id="rId14" Type="http://schemas.openxmlformats.org/officeDocument/2006/relationships/hyperlink" Target="https://doi.org/10.1016/j.bmcl.2010.05.029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3</Pages>
  <Words>20711</Words>
  <Characters>118057</Characters>
  <Application>Microsoft Office Word</Application>
  <DocSecurity>0</DocSecurity>
  <Lines>983</Lines>
  <Paragraphs>276</Paragraphs>
  <ScaleCrop>false</ScaleCrop>
  <Company/>
  <LinksUpToDate>false</LinksUpToDate>
  <CharactersWithSpaces>138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USHI FENG</dc:creator>
  <cp:keywords/>
  <dc:description/>
  <cp:lastModifiedBy>QIUSHI FENG</cp:lastModifiedBy>
  <cp:revision>2</cp:revision>
  <dcterms:created xsi:type="dcterms:W3CDTF">2024-03-30T01:27:00Z</dcterms:created>
  <dcterms:modified xsi:type="dcterms:W3CDTF">2024-04-02T09:30:00Z</dcterms:modified>
</cp:coreProperties>
</file>